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1" w:history="1">
        <w:r w:rsidRPr="001644D2">
          <w:rPr>
            <w:rStyle w:val="Hyperlink"/>
            <w:noProof/>
          </w:rPr>
          <w:t>Executive summary</w:t>
        </w:r>
        <w:r>
          <w:rPr>
            <w:noProof/>
            <w:webHidden/>
          </w:rPr>
          <w:tab/>
        </w:r>
        <w:r>
          <w:rPr>
            <w:noProof/>
            <w:webHidden/>
          </w:rPr>
          <w:fldChar w:fldCharType="begin"/>
        </w:r>
        <w:r>
          <w:rPr>
            <w:noProof/>
            <w:webHidden/>
          </w:rPr>
          <w:instrText xml:space="preserve"> PAGEREF _Toc493074521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2" w:history="1">
        <w:r w:rsidRPr="001644D2">
          <w:rPr>
            <w:rStyle w:val="Hyperlink"/>
            <w:noProof/>
          </w:rPr>
          <w:t>Introduction to wetlands</w:t>
        </w:r>
        <w:r>
          <w:rPr>
            <w:noProof/>
            <w:webHidden/>
          </w:rPr>
          <w:tab/>
        </w:r>
        <w:r>
          <w:rPr>
            <w:noProof/>
            <w:webHidden/>
          </w:rPr>
          <w:fldChar w:fldCharType="begin"/>
        </w:r>
        <w:r>
          <w:rPr>
            <w:noProof/>
            <w:webHidden/>
          </w:rPr>
          <w:instrText xml:space="preserve"> PAGEREF _Toc493074522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3" w:history="1">
        <w:r w:rsidRPr="001644D2">
          <w:rPr>
            <w:rStyle w:val="Hyperlink"/>
            <w:noProof/>
          </w:rPr>
          <w:t>The Importance of Wetlands</w:t>
        </w:r>
        <w:r>
          <w:rPr>
            <w:noProof/>
            <w:webHidden/>
          </w:rPr>
          <w:tab/>
        </w:r>
        <w:r>
          <w:rPr>
            <w:noProof/>
            <w:webHidden/>
          </w:rPr>
          <w:fldChar w:fldCharType="begin"/>
        </w:r>
        <w:r>
          <w:rPr>
            <w:noProof/>
            <w:webHidden/>
          </w:rPr>
          <w:instrText xml:space="preserve"> PAGEREF _Toc493074523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4" w:history="1">
        <w:r w:rsidRPr="001644D2">
          <w:rPr>
            <w:rStyle w:val="Hyperlink"/>
            <w:noProof/>
          </w:rPr>
          <w:t>Wetlands in Alberta</w:t>
        </w:r>
        <w:r>
          <w:rPr>
            <w:noProof/>
            <w:webHidden/>
          </w:rPr>
          <w:tab/>
        </w:r>
        <w:r>
          <w:rPr>
            <w:noProof/>
            <w:webHidden/>
          </w:rPr>
          <w:fldChar w:fldCharType="begin"/>
        </w:r>
        <w:r>
          <w:rPr>
            <w:noProof/>
            <w:webHidden/>
          </w:rPr>
          <w:instrText xml:space="preserve"> PAGEREF _Toc493074524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5" w:history="1">
        <w:r w:rsidRPr="001644D2">
          <w:rPr>
            <w:rStyle w:val="Hyperlink"/>
            <w:noProof/>
          </w:rPr>
          <w:t>Wetland Classification</w:t>
        </w:r>
        <w:r>
          <w:rPr>
            <w:noProof/>
            <w:webHidden/>
          </w:rPr>
          <w:tab/>
        </w:r>
        <w:r>
          <w:rPr>
            <w:noProof/>
            <w:webHidden/>
          </w:rPr>
          <w:fldChar w:fldCharType="begin"/>
        </w:r>
        <w:r>
          <w:rPr>
            <w:noProof/>
            <w:webHidden/>
          </w:rPr>
          <w:instrText xml:space="preserve"> PAGEREF _Toc493074525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6" w:history="1">
        <w:r w:rsidRPr="001644D2">
          <w:rPr>
            <w:rStyle w:val="Hyperlink"/>
            <w:noProof/>
          </w:rPr>
          <w:t>Existing wetland Classifications and Inventories in Alberta</w:t>
        </w:r>
        <w:r>
          <w:rPr>
            <w:noProof/>
            <w:webHidden/>
          </w:rPr>
          <w:tab/>
        </w:r>
        <w:r>
          <w:rPr>
            <w:noProof/>
            <w:webHidden/>
          </w:rPr>
          <w:fldChar w:fldCharType="begin"/>
        </w:r>
        <w:r>
          <w:rPr>
            <w:noProof/>
            <w:webHidden/>
          </w:rPr>
          <w:instrText xml:space="preserve"> PAGEREF _Toc493074526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7" w:history="1">
        <w:r w:rsidRPr="001644D2">
          <w:rPr>
            <w:rStyle w:val="Hyperlink"/>
            <w:noProof/>
          </w:rPr>
          <w:t>The Canadian Wetland Classification System</w:t>
        </w:r>
        <w:r>
          <w:rPr>
            <w:noProof/>
            <w:webHidden/>
          </w:rPr>
          <w:tab/>
        </w:r>
        <w:r>
          <w:rPr>
            <w:noProof/>
            <w:webHidden/>
          </w:rPr>
          <w:fldChar w:fldCharType="begin"/>
        </w:r>
        <w:r>
          <w:rPr>
            <w:noProof/>
            <w:webHidden/>
          </w:rPr>
          <w:instrText xml:space="preserve"> PAGEREF _Toc493074527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8" w:history="1">
        <w:r w:rsidRPr="001644D2">
          <w:rPr>
            <w:rStyle w:val="Hyperlink"/>
            <w:noProof/>
          </w:rPr>
          <w:t>The Alberta Wetland Classification System</w:t>
        </w:r>
        <w:r>
          <w:rPr>
            <w:noProof/>
            <w:webHidden/>
          </w:rPr>
          <w:tab/>
        </w:r>
        <w:r>
          <w:rPr>
            <w:noProof/>
            <w:webHidden/>
          </w:rPr>
          <w:fldChar w:fldCharType="begin"/>
        </w:r>
        <w:r>
          <w:rPr>
            <w:noProof/>
            <w:webHidden/>
          </w:rPr>
          <w:instrText xml:space="preserve"> PAGEREF _Toc493074528 \h </w:instrText>
        </w:r>
        <w:r>
          <w:rPr>
            <w:noProof/>
            <w:webHidden/>
          </w:rPr>
        </w:r>
        <w:r>
          <w:rPr>
            <w:noProof/>
            <w:webHidden/>
          </w:rPr>
          <w:fldChar w:fldCharType="separate"/>
        </w:r>
        <w:r>
          <w:rPr>
            <w:noProof/>
            <w:webHidden/>
          </w:rPr>
          <w:t>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9" w:history="1">
        <w:r w:rsidRPr="001644D2">
          <w:rPr>
            <w:rStyle w:val="Hyperlink"/>
            <w:noProof/>
          </w:rPr>
          <w:t>Key Wetland Characteristics</w:t>
        </w:r>
        <w:r>
          <w:rPr>
            <w:noProof/>
            <w:webHidden/>
          </w:rPr>
          <w:tab/>
        </w:r>
        <w:r>
          <w:rPr>
            <w:noProof/>
            <w:webHidden/>
          </w:rPr>
          <w:fldChar w:fldCharType="begin"/>
        </w:r>
        <w:r>
          <w:rPr>
            <w:noProof/>
            <w:webHidden/>
          </w:rPr>
          <w:instrText xml:space="preserve"> PAGEREF _Toc493074529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0" w:history="1">
        <w:r w:rsidRPr="001644D2">
          <w:rPr>
            <w:rStyle w:val="Hyperlink"/>
            <w:noProof/>
          </w:rPr>
          <w:t>Peat Accumulation</w:t>
        </w:r>
        <w:r>
          <w:rPr>
            <w:noProof/>
            <w:webHidden/>
          </w:rPr>
          <w:tab/>
        </w:r>
        <w:r>
          <w:rPr>
            <w:noProof/>
            <w:webHidden/>
          </w:rPr>
          <w:fldChar w:fldCharType="begin"/>
        </w:r>
        <w:r>
          <w:rPr>
            <w:noProof/>
            <w:webHidden/>
          </w:rPr>
          <w:instrText xml:space="preserve"> PAGEREF _Toc493074530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1" w:history="1">
        <w:r w:rsidRPr="001644D2">
          <w:rPr>
            <w:rStyle w:val="Hyperlink"/>
            <w:noProof/>
          </w:rPr>
          <w:t>Water Regime</w:t>
        </w:r>
        <w:r>
          <w:rPr>
            <w:noProof/>
            <w:webHidden/>
          </w:rPr>
          <w:tab/>
        </w:r>
        <w:r>
          <w:rPr>
            <w:noProof/>
            <w:webHidden/>
          </w:rPr>
          <w:fldChar w:fldCharType="begin"/>
        </w:r>
        <w:r>
          <w:rPr>
            <w:noProof/>
            <w:webHidden/>
          </w:rPr>
          <w:instrText xml:space="preserve"> PAGEREF _Toc493074531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2" w:history="1">
        <w:r w:rsidRPr="001644D2">
          <w:rPr>
            <w:rStyle w:val="Hyperlink"/>
            <w:noProof/>
          </w:rPr>
          <w:t>Wetland Chemistry</w:t>
        </w:r>
        <w:r>
          <w:rPr>
            <w:noProof/>
            <w:webHidden/>
          </w:rPr>
          <w:tab/>
        </w:r>
        <w:r>
          <w:rPr>
            <w:noProof/>
            <w:webHidden/>
          </w:rPr>
          <w:fldChar w:fldCharType="begin"/>
        </w:r>
        <w:r>
          <w:rPr>
            <w:noProof/>
            <w:webHidden/>
          </w:rPr>
          <w:instrText xml:space="preserve"> PAGEREF _Toc493074532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3" w:history="1">
        <w:r w:rsidRPr="001644D2">
          <w:rPr>
            <w:rStyle w:val="Hyperlink"/>
            <w:noProof/>
          </w:rPr>
          <w:t>Soil Characteristics</w:t>
        </w:r>
        <w:r>
          <w:rPr>
            <w:noProof/>
            <w:webHidden/>
          </w:rPr>
          <w:tab/>
        </w:r>
        <w:r>
          <w:rPr>
            <w:noProof/>
            <w:webHidden/>
          </w:rPr>
          <w:fldChar w:fldCharType="begin"/>
        </w:r>
        <w:r>
          <w:rPr>
            <w:noProof/>
            <w:webHidden/>
          </w:rPr>
          <w:instrText xml:space="preserve"> PAGEREF _Toc493074533 \h </w:instrText>
        </w:r>
        <w:r>
          <w:rPr>
            <w:noProof/>
            <w:webHidden/>
          </w:rPr>
        </w:r>
        <w:r>
          <w:rPr>
            <w:noProof/>
            <w:webHidden/>
          </w:rPr>
          <w:fldChar w:fldCharType="separate"/>
        </w:r>
        <w:r>
          <w:rPr>
            <w:noProof/>
            <w:webHidden/>
          </w:rPr>
          <w:t>1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4" w:history="1">
        <w:r w:rsidRPr="001644D2">
          <w:rPr>
            <w:rStyle w:val="Hyperlink"/>
            <w:noProof/>
          </w:rPr>
          <w:t>Wetland Vegetation</w:t>
        </w:r>
        <w:r>
          <w:rPr>
            <w:noProof/>
            <w:webHidden/>
          </w:rPr>
          <w:tab/>
        </w:r>
        <w:r>
          <w:rPr>
            <w:noProof/>
            <w:webHidden/>
          </w:rPr>
          <w:fldChar w:fldCharType="begin"/>
        </w:r>
        <w:r>
          <w:rPr>
            <w:noProof/>
            <w:webHidden/>
          </w:rPr>
          <w:instrText xml:space="preserve"> PAGEREF _Toc493074534 \h </w:instrText>
        </w:r>
        <w:r>
          <w:rPr>
            <w:noProof/>
            <w:webHidden/>
          </w:rPr>
        </w:r>
        <w:r>
          <w:rPr>
            <w:noProof/>
            <w:webHidden/>
          </w:rPr>
          <w:fldChar w:fldCharType="separate"/>
        </w:r>
        <w:r>
          <w:rPr>
            <w:noProof/>
            <w:webHidden/>
          </w:rPr>
          <w:t>12</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5" w:history="1">
        <w:r w:rsidRPr="001644D2">
          <w:rPr>
            <w:rStyle w:val="Hyperlink"/>
            <w:noProof/>
          </w:rPr>
          <w:t>Classifying Wetlands by AWCS</w:t>
        </w:r>
        <w:r>
          <w:rPr>
            <w:noProof/>
            <w:webHidden/>
          </w:rPr>
          <w:tab/>
        </w:r>
        <w:r>
          <w:rPr>
            <w:noProof/>
            <w:webHidden/>
          </w:rPr>
          <w:fldChar w:fldCharType="begin"/>
        </w:r>
        <w:r>
          <w:rPr>
            <w:noProof/>
            <w:webHidden/>
          </w:rPr>
          <w:instrText xml:space="preserve"> PAGEREF _Toc493074535 \h </w:instrText>
        </w:r>
        <w:r>
          <w:rPr>
            <w:noProof/>
            <w:webHidden/>
          </w:rPr>
        </w:r>
        <w:r>
          <w:rPr>
            <w:noProof/>
            <w:webHidden/>
          </w:rPr>
          <w:fldChar w:fldCharType="separate"/>
        </w:r>
        <w:r>
          <w:rPr>
            <w:noProof/>
            <w:webHidden/>
          </w:rPr>
          <w:t>1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6" w:history="1">
        <w:r w:rsidRPr="001644D2">
          <w:rPr>
            <w:rStyle w:val="Hyperlink"/>
            <w:noProof/>
          </w:rPr>
          <w:t>Wetland Class Summary</w:t>
        </w:r>
        <w:r>
          <w:rPr>
            <w:noProof/>
            <w:webHidden/>
          </w:rPr>
          <w:tab/>
        </w:r>
        <w:r>
          <w:rPr>
            <w:noProof/>
            <w:webHidden/>
          </w:rPr>
          <w:fldChar w:fldCharType="begin"/>
        </w:r>
        <w:r>
          <w:rPr>
            <w:noProof/>
            <w:webHidden/>
          </w:rPr>
          <w:instrText xml:space="preserve"> PAGEREF _Toc493074536 \h </w:instrText>
        </w:r>
        <w:r>
          <w:rPr>
            <w:noProof/>
            <w:webHidden/>
          </w:rPr>
        </w:r>
        <w:r>
          <w:rPr>
            <w:noProof/>
            <w:webHidden/>
          </w:rPr>
          <w:fldChar w:fldCharType="separate"/>
        </w:r>
        <w:r>
          <w:rPr>
            <w:noProof/>
            <w:webHidden/>
          </w:rPr>
          <w:t>15</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37" w:history="1">
        <w:r w:rsidRPr="001644D2">
          <w:rPr>
            <w:rStyle w:val="Hyperlink"/>
            <w:noProof/>
          </w:rPr>
          <w:t>Alberta Wetland Mapping Specification</w:t>
        </w:r>
        <w:r>
          <w:rPr>
            <w:noProof/>
            <w:webHidden/>
          </w:rPr>
          <w:tab/>
        </w:r>
        <w:r>
          <w:rPr>
            <w:noProof/>
            <w:webHidden/>
          </w:rPr>
          <w:fldChar w:fldCharType="begin"/>
        </w:r>
        <w:r>
          <w:rPr>
            <w:noProof/>
            <w:webHidden/>
          </w:rPr>
          <w:instrText xml:space="preserve"> PAGEREF _Toc493074537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8" w:history="1">
        <w:r w:rsidRPr="001644D2">
          <w:rPr>
            <w:rStyle w:val="Hyperlink"/>
            <w:noProof/>
          </w:rPr>
          <w:t>Prairie/Parkland biomes</w:t>
        </w:r>
        <w:r>
          <w:rPr>
            <w:noProof/>
            <w:webHidden/>
          </w:rPr>
          <w:tab/>
        </w:r>
        <w:r>
          <w:rPr>
            <w:noProof/>
            <w:webHidden/>
          </w:rPr>
          <w:fldChar w:fldCharType="begin"/>
        </w:r>
        <w:r>
          <w:rPr>
            <w:noProof/>
            <w:webHidden/>
          </w:rPr>
          <w:instrText xml:space="preserve"> PAGEREF _Toc493074538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9" w:history="1">
        <w:r w:rsidRPr="001644D2">
          <w:rPr>
            <w:rStyle w:val="Hyperlink"/>
            <w:noProof/>
          </w:rPr>
          <w:t>Boreal/Foothills biomes</w:t>
        </w:r>
        <w:r>
          <w:rPr>
            <w:noProof/>
            <w:webHidden/>
          </w:rPr>
          <w:tab/>
        </w:r>
        <w:r>
          <w:rPr>
            <w:noProof/>
            <w:webHidden/>
          </w:rPr>
          <w:fldChar w:fldCharType="begin"/>
        </w:r>
        <w:r>
          <w:rPr>
            <w:noProof/>
            <w:webHidden/>
          </w:rPr>
          <w:instrText xml:space="preserve"> PAGEREF _Toc493074539 \h </w:instrText>
        </w:r>
        <w:r>
          <w:rPr>
            <w:noProof/>
            <w:webHidden/>
          </w:rPr>
        </w:r>
        <w:r>
          <w:rPr>
            <w:noProof/>
            <w:webHidden/>
          </w:rPr>
          <w:fldChar w:fldCharType="separate"/>
        </w:r>
        <w:r>
          <w:rPr>
            <w:noProof/>
            <w:webHidden/>
          </w:rPr>
          <w:t>1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40" w:history="1">
        <w:r w:rsidRPr="001644D2">
          <w:rPr>
            <w:rStyle w:val="Hyperlink"/>
            <w:noProof/>
          </w:rPr>
          <w:t>Wetland Classification: A Data Review</w:t>
        </w:r>
        <w:r>
          <w:rPr>
            <w:noProof/>
            <w:webHidden/>
          </w:rPr>
          <w:tab/>
        </w:r>
        <w:r>
          <w:rPr>
            <w:noProof/>
            <w:webHidden/>
          </w:rPr>
          <w:fldChar w:fldCharType="begin"/>
        </w:r>
        <w:r>
          <w:rPr>
            <w:noProof/>
            <w:webHidden/>
          </w:rPr>
          <w:instrText xml:space="preserve"> PAGEREF _Toc493074540 \h </w:instrText>
        </w:r>
        <w:r>
          <w:rPr>
            <w:noProof/>
            <w:webHidden/>
          </w:rPr>
        </w:r>
        <w:r>
          <w:rPr>
            <w:noProof/>
            <w:webHidden/>
          </w:rPr>
          <w:fldChar w:fldCharType="separate"/>
        </w:r>
        <w:r>
          <w:rPr>
            <w:noProof/>
            <w:webHidden/>
          </w:rPr>
          <w:t>1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1" w:history="1">
        <w:r w:rsidRPr="001644D2">
          <w:rPr>
            <w:rStyle w:val="Hyperlink"/>
            <w:noProof/>
          </w:rPr>
          <w:t>Field Acquisitions</w:t>
        </w:r>
        <w:r>
          <w:rPr>
            <w:noProof/>
            <w:webHidden/>
          </w:rPr>
          <w:tab/>
        </w:r>
        <w:r>
          <w:rPr>
            <w:noProof/>
            <w:webHidden/>
          </w:rPr>
          <w:fldChar w:fldCharType="begin"/>
        </w:r>
        <w:r>
          <w:rPr>
            <w:noProof/>
            <w:webHidden/>
          </w:rPr>
          <w:instrText xml:space="preserve"> PAGEREF _Toc493074541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2" w:history="1">
        <w:r w:rsidRPr="001644D2">
          <w:rPr>
            <w:rStyle w:val="Hyperlink"/>
            <w:noProof/>
          </w:rPr>
          <w:t>Optical Imagery</w:t>
        </w:r>
        <w:r>
          <w:rPr>
            <w:noProof/>
            <w:webHidden/>
          </w:rPr>
          <w:tab/>
        </w:r>
        <w:r>
          <w:rPr>
            <w:noProof/>
            <w:webHidden/>
          </w:rPr>
          <w:fldChar w:fldCharType="begin"/>
        </w:r>
        <w:r>
          <w:rPr>
            <w:noProof/>
            <w:webHidden/>
          </w:rPr>
          <w:instrText xml:space="preserve"> PAGEREF _Toc493074542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3" w:history="1">
        <w:r w:rsidRPr="001644D2">
          <w:rPr>
            <w:rStyle w:val="Hyperlink"/>
            <w:noProof/>
          </w:rPr>
          <w:t>Aerial</w:t>
        </w:r>
        <w:r>
          <w:rPr>
            <w:noProof/>
            <w:webHidden/>
          </w:rPr>
          <w:tab/>
        </w:r>
        <w:r>
          <w:rPr>
            <w:noProof/>
            <w:webHidden/>
          </w:rPr>
          <w:fldChar w:fldCharType="begin"/>
        </w:r>
        <w:r>
          <w:rPr>
            <w:noProof/>
            <w:webHidden/>
          </w:rPr>
          <w:instrText xml:space="preserve"> PAGEREF _Toc493074543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4" w:history="1">
        <w:r w:rsidRPr="001644D2">
          <w:rPr>
            <w:rStyle w:val="Hyperlink"/>
            <w:noProof/>
          </w:rPr>
          <w:t>Satellite</w:t>
        </w:r>
        <w:r>
          <w:rPr>
            <w:noProof/>
            <w:webHidden/>
          </w:rPr>
          <w:tab/>
        </w:r>
        <w:r>
          <w:rPr>
            <w:noProof/>
            <w:webHidden/>
          </w:rPr>
          <w:fldChar w:fldCharType="begin"/>
        </w:r>
        <w:r>
          <w:rPr>
            <w:noProof/>
            <w:webHidden/>
          </w:rPr>
          <w:instrText xml:space="preserve"> PAGEREF _Toc493074544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5" w:history="1">
        <w:r w:rsidRPr="001644D2">
          <w:rPr>
            <w:rStyle w:val="Hyperlink"/>
            <w:noProof/>
          </w:rPr>
          <w:t>Hyperspectral sensors</w:t>
        </w:r>
        <w:r>
          <w:rPr>
            <w:noProof/>
            <w:webHidden/>
          </w:rPr>
          <w:tab/>
        </w:r>
        <w:r>
          <w:rPr>
            <w:noProof/>
            <w:webHidden/>
          </w:rPr>
          <w:fldChar w:fldCharType="begin"/>
        </w:r>
        <w:r>
          <w:rPr>
            <w:noProof/>
            <w:webHidden/>
          </w:rPr>
          <w:instrText xml:space="preserve"> PAGEREF _Toc493074545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6" w:history="1">
        <w:r w:rsidRPr="001644D2">
          <w:rPr>
            <w:rStyle w:val="Hyperlink"/>
            <w:noProof/>
          </w:rPr>
          <w:t>LiDAR</w:t>
        </w:r>
        <w:r>
          <w:rPr>
            <w:noProof/>
            <w:webHidden/>
          </w:rPr>
          <w:tab/>
        </w:r>
        <w:r>
          <w:rPr>
            <w:noProof/>
            <w:webHidden/>
          </w:rPr>
          <w:fldChar w:fldCharType="begin"/>
        </w:r>
        <w:r>
          <w:rPr>
            <w:noProof/>
            <w:webHidden/>
          </w:rPr>
          <w:instrText xml:space="preserve"> PAGEREF _Toc493074546 \h </w:instrText>
        </w:r>
        <w:r>
          <w:rPr>
            <w:noProof/>
            <w:webHidden/>
          </w:rPr>
        </w:r>
        <w:r>
          <w:rPr>
            <w:noProof/>
            <w:webHidden/>
          </w:rPr>
          <w:fldChar w:fldCharType="separate"/>
        </w:r>
        <w:r>
          <w:rPr>
            <w:noProof/>
            <w:webHidden/>
          </w:rPr>
          <w:t>2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7" w:history="1">
        <w:r w:rsidRPr="001644D2">
          <w:rPr>
            <w:rStyle w:val="Hyperlink"/>
            <w:noProof/>
          </w:rPr>
          <w:t>SAR</w:t>
        </w:r>
        <w:r>
          <w:rPr>
            <w:noProof/>
            <w:webHidden/>
          </w:rPr>
          <w:tab/>
        </w:r>
        <w:r>
          <w:rPr>
            <w:noProof/>
            <w:webHidden/>
          </w:rPr>
          <w:fldChar w:fldCharType="begin"/>
        </w:r>
        <w:r>
          <w:rPr>
            <w:noProof/>
            <w:webHidden/>
          </w:rPr>
          <w:instrText xml:space="preserve"> PAGEREF _Toc493074547 \h </w:instrText>
        </w:r>
        <w:r>
          <w:rPr>
            <w:noProof/>
            <w:webHidden/>
          </w:rPr>
        </w:r>
        <w:r>
          <w:rPr>
            <w:noProof/>
            <w:webHidden/>
          </w:rPr>
          <w:fldChar w:fldCharType="separate"/>
        </w:r>
        <w:r>
          <w:rPr>
            <w:noProof/>
            <w:webHidden/>
          </w:rPr>
          <w:t>22</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8" w:history="1">
        <w:r w:rsidRPr="001644D2">
          <w:rPr>
            <w:rStyle w:val="Hyperlink"/>
            <w:noProof/>
          </w:rPr>
          <w:t>Polarimetry</w:t>
        </w:r>
        <w:r>
          <w:rPr>
            <w:noProof/>
            <w:webHidden/>
          </w:rPr>
          <w:tab/>
        </w:r>
        <w:r>
          <w:rPr>
            <w:noProof/>
            <w:webHidden/>
          </w:rPr>
          <w:fldChar w:fldCharType="begin"/>
        </w:r>
        <w:r>
          <w:rPr>
            <w:noProof/>
            <w:webHidden/>
          </w:rPr>
          <w:instrText xml:space="preserve"> PAGEREF _Toc493074548 \h </w:instrText>
        </w:r>
        <w:r>
          <w:rPr>
            <w:noProof/>
            <w:webHidden/>
          </w:rPr>
        </w:r>
        <w:r>
          <w:rPr>
            <w:noProof/>
            <w:webHidden/>
          </w:rPr>
          <w:fldChar w:fldCharType="separate"/>
        </w:r>
        <w:r>
          <w:rPr>
            <w:noProof/>
            <w:webHidden/>
          </w:rPr>
          <w:t>23</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9" w:history="1">
        <w:r w:rsidRPr="001644D2">
          <w:rPr>
            <w:rStyle w:val="Hyperlink"/>
            <w:noProof/>
          </w:rPr>
          <w:t>Decompositions</w:t>
        </w:r>
        <w:r>
          <w:rPr>
            <w:noProof/>
            <w:webHidden/>
          </w:rPr>
          <w:tab/>
        </w:r>
        <w:r>
          <w:rPr>
            <w:noProof/>
            <w:webHidden/>
          </w:rPr>
          <w:fldChar w:fldCharType="begin"/>
        </w:r>
        <w:r>
          <w:rPr>
            <w:noProof/>
            <w:webHidden/>
          </w:rPr>
          <w:instrText xml:space="preserve"> PAGEREF _Toc493074549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0" w:history="1">
        <w:r w:rsidRPr="001644D2">
          <w:rPr>
            <w:rStyle w:val="Hyperlink"/>
            <w:noProof/>
          </w:rPr>
          <w:t>Interferometry</w:t>
        </w:r>
        <w:r>
          <w:rPr>
            <w:noProof/>
            <w:webHidden/>
          </w:rPr>
          <w:tab/>
        </w:r>
        <w:r>
          <w:rPr>
            <w:noProof/>
            <w:webHidden/>
          </w:rPr>
          <w:fldChar w:fldCharType="begin"/>
        </w:r>
        <w:r>
          <w:rPr>
            <w:noProof/>
            <w:webHidden/>
          </w:rPr>
          <w:instrText xml:space="preserve"> PAGEREF _Toc493074550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1" w:history="1">
        <w:r w:rsidRPr="001644D2">
          <w:rPr>
            <w:rStyle w:val="Hyperlink"/>
            <w:noProof/>
          </w:rPr>
          <w:t>Hyd</w:t>
        </w:r>
        <w:r w:rsidRPr="001644D2">
          <w:rPr>
            <w:rStyle w:val="Hyperlink"/>
            <w:noProof/>
          </w:rPr>
          <w:t>r</w:t>
        </w:r>
        <w:r w:rsidRPr="001644D2">
          <w:rPr>
            <w:rStyle w:val="Hyperlink"/>
            <w:noProof/>
          </w:rPr>
          <w:t>operiod</w:t>
        </w:r>
        <w:r>
          <w:rPr>
            <w:noProof/>
            <w:webHidden/>
          </w:rPr>
          <w:tab/>
        </w:r>
        <w:r>
          <w:rPr>
            <w:noProof/>
            <w:webHidden/>
          </w:rPr>
          <w:fldChar w:fldCharType="begin"/>
        </w:r>
        <w:r>
          <w:rPr>
            <w:noProof/>
            <w:webHidden/>
          </w:rPr>
          <w:instrText xml:space="preserve"> PAGEREF _Toc493074551 \h </w:instrText>
        </w:r>
        <w:r>
          <w:rPr>
            <w:noProof/>
            <w:webHidden/>
          </w:rPr>
        </w:r>
        <w:r>
          <w:rPr>
            <w:noProof/>
            <w:webHidden/>
          </w:rPr>
          <w:fldChar w:fldCharType="separate"/>
        </w:r>
        <w:r>
          <w:rPr>
            <w:noProof/>
            <w:webHidden/>
          </w:rPr>
          <w:t>26</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2" w:history="1">
        <w:r w:rsidRPr="001644D2">
          <w:rPr>
            <w:rStyle w:val="Hyperlink"/>
            <w:noProof/>
          </w:rPr>
          <w:t>Future Wetland Remote Sensing</w:t>
        </w:r>
        <w:r>
          <w:rPr>
            <w:noProof/>
            <w:webHidden/>
          </w:rPr>
          <w:tab/>
        </w:r>
        <w:r>
          <w:rPr>
            <w:noProof/>
            <w:webHidden/>
          </w:rPr>
          <w:fldChar w:fldCharType="begin"/>
        </w:r>
        <w:r>
          <w:rPr>
            <w:noProof/>
            <w:webHidden/>
          </w:rPr>
          <w:instrText xml:space="preserve"> PAGEREF _Toc493074552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3" w:history="1">
        <w:r w:rsidRPr="001644D2">
          <w:rPr>
            <w:rStyle w:val="Hyperlink"/>
            <w:noProof/>
          </w:rPr>
          <w:t>General advantages &amp; limitations of remote sensing</w:t>
        </w:r>
        <w:r>
          <w:rPr>
            <w:noProof/>
            <w:webHidden/>
          </w:rPr>
          <w:tab/>
        </w:r>
        <w:r>
          <w:rPr>
            <w:noProof/>
            <w:webHidden/>
          </w:rPr>
          <w:fldChar w:fldCharType="begin"/>
        </w:r>
        <w:r>
          <w:rPr>
            <w:noProof/>
            <w:webHidden/>
          </w:rPr>
          <w:instrText xml:space="preserve"> PAGEREF _Toc493074553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4" w:history="1">
        <w:r w:rsidRPr="001644D2">
          <w:rPr>
            <w:rStyle w:val="Hyperlink"/>
            <w:noProof/>
          </w:rPr>
          <w:t>Wetland Classification: A Methodological Review</w:t>
        </w:r>
        <w:r>
          <w:rPr>
            <w:noProof/>
            <w:webHidden/>
          </w:rPr>
          <w:tab/>
        </w:r>
        <w:r>
          <w:rPr>
            <w:noProof/>
            <w:webHidden/>
          </w:rPr>
          <w:fldChar w:fldCharType="begin"/>
        </w:r>
        <w:r>
          <w:rPr>
            <w:noProof/>
            <w:webHidden/>
          </w:rPr>
          <w:instrText xml:space="preserve"> PAGEREF _Toc493074554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5" w:history="1">
        <w:r w:rsidRPr="001644D2">
          <w:rPr>
            <w:rStyle w:val="Hyperlink"/>
            <w:noProof/>
          </w:rPr>
          <w:t>Techniques</w:t>
        </w:r>
        <w:r>
          <w:rPr>
            <w:noProof/>
            <w:webHidden/>
          </w:rPr>
          <w:tab/>
        </w:r>
        <w:r>
          <w:rPr>
            <w:noProof/>
            <w:webHidden/>
          </w:rPr>
          <w:fldChar w:fldCharType="begin"/>
        </w:r>
        <w:r>
          <w:rPr>
            <w:noProof/>
            <w:webHidden/>
          </w:rPr>
          <w:instrText xml:space="preserve"> PAGEREF _Toc493074555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6" w:history="1">
        <w:r w:rsidRPr="001644D2">
          <w:rPr>
            <w:rStyle w:val="Hyperlink"/>
            <w:noProof/>
          </w:rPr>
          <w:t>Problem Statement</w:t>
        </w:r>
        <w:r>
          <w:rPr>
            <w:noProof/>
            <w:webHidden/>
          </w:rPr>
          <w:tab/>
        </w:r>
        <w:r>
          <w:rPr>
            <w:noProof/>
            <w:webHidden/>
          </w:rPr>
          <w:fldChar w:fldCharType="begin"/>
        </w:r>
        <w:r>
          <w:rPr>
            <w:noProof/>
            <w:webHidden/>
          </w:rPr>
          <w:instrText xml:space="preserve"> PAGEREF _Toc493074556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7" w:history="1">
        <w:r w:rsidRPr="001644D2">
          <w:rPr>
            <w:rStyle w:val="Hyperlink"/>
            <w:noProof/>
          </w:rPr>
          <w:t>Framework</w:t>
        </w:r>
        <w:r>
          <w:rPr>
            <w:noProof/>
            <w:webHidden/>
          </w:rPr>
          <w:tab/>
        </w:r>
        <w:r>
          <w:rPr>
            <w:noProof/>
            <w:webHidden/>
          </w:rPr>
          <w:fldChar w:fldCharType="begin"/>
        </w:r>
        <w:r>
          <w:rPr>
            <w:noProof/>
            <w:webHidden/>
          </w:rPr>
          <w:instrText xml:space="preserve"> PAGEREF _Toc493074557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8" w:history="1">
        <w:r w:rsidRPr="001644D2">
          <w:rPr>
            <w:rStyle w:val="Hyperlink"/>
            <w:noProof/>
          </w:rPr>
          <w:t>Candidate data</w:t>
        </w:r>
        <w:r>
          <w:rPr>
            <w:noProof/>
            <w:webHidden/>
          </w:rPr>
          <w:tab/>
        </w:r>
        <w:r>
          <w:rPr>
            <w:noProof/>
            <w:webHidden/>
          </w:rPr>
          <w:fldChar w:fldCharType="begin"/>
        </w:r>
        <w:r>
          <w:rPr>
            <w:noProof/>
            <w:webHidden/>
          </w:rPr>
          <w:instrText xml:space="preserve"> PAGEREF _Toc493074558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9" w:history="1">
        <w:r w:rsidRPr="001644D2">
          <w:rPr>
            <w:rStyle w:val="Hyperlink"/>
            <w:noProof/>
          </w:rPr>
          <w:t>Candidate methodologies</w:t>
        </w:r>
        <w:r>
          <w:rPr>
            <w:noProof/>
            <w:webHidden/>
          </w:rPr>
          <w:tab/>
        </w:r>
        <w:r>
          <w:rPr>
            <w:noProof/>
            <w:webHidden/>
          </w:rPr>
          <w:fldChar w:fldCharType="begin"/>
        </w:r>
        <w:r>
          <w:rPr>
            <w:noProof/>
            <w:webHidden/>
          </w:rPr>
          <w:instrText xml:space="preserve"> PAGEREF _Toc493074559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0" w:history="1">
        <w:r w:rsidRPr="001644D2">
          <w:rPr>
            <w:rStyle w:val="Hyperlink"/>
            <w:noProof/>
          </w:rPr>
          <w:t>Concluding Remarks</w:t>
        </w:r>
        <w:r>
          <w:rPr>
            <w:noProof/>
            <w:webHidden/>
          </w:rPr>
          <w:tab/>
        </w:r>
        <w:r>
          <w:rPr>
            <w:noProof/>
            <w:webHidden/>
          </w:rPr>
          <w:fldChar w:fldCharType="begin"/>
        </w:r>
        <w:r>
          <w:rPr>
            <w:noProof/>
            <w:webHidden/>
          </w:rPr>
          <w:instrText xml:space="preserve"> PAGEREF _Toc493074560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1" w:history="1">
        <w:r w:rsidRPr="001644D2">
          <w:rPr>
            <w:rStyle w:val="Hyperlink"/>
            <w:noProof/>
          </w:rPr>
          <w:t>References</w:t>
        </w:r>
        <w:r>
          <w:rPr>
            <w:noProof/>
            <w:webHidden/>
          </w:rPr>
          <w:tab/>
        </w:r>
        <w:r>
          <w:rPr>
            <w:noProof/>
            <w:webHidden/>
          </w:rPr>
          <w:fldChar w:fldCharType="begin"/>
        </w:r>
        <w:r>
          <w:rPr>
            <w:noProof/>
            <w:webHidden/>
          </w:rPr>
          <w:instrText xml:space="preserve"> PAGEREF _Toc493074561 \h </w:instrText>
        </w:r>
        <w:r>
          <w:rPr>
            <w:noProof/>
            <w:webHidden/>
          </w:rPr>
        </w:r>
        <w:r>
          <w:rPr>
            <w:noProof/>
            <w:webHidden/>
          </w:rPr>
          <w:fldChar w:fldCharType="separate"/>
        </w:r>
        <w:r>
          <w:rPr>
            <w:noProof/>
            <w:webHidden/>
          </w:rPr>
          <w:t>30</w:t>
        </w:r>
        <w:r>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24" w:tooltip="National Wetlands Working Group, 1997 #386" w:history="1">
        <w:r w:rsidR="00000214">
          <w:fldChar w:fldCharType="begin"/>
        </w:r>
        <w:r w:rsidR="00000214">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000214">
          <w:fldChar w:fldCharType="separate"/>
        </w:r>
        <w:r w:rsidR="00000214">
          <w:rPr>
            <w:noProof/>
          </w:rPr>
          <w:t>National Wetlands Working Group (1997)</w:t>
        </w:r>
        <w:r w:rsidR="00000214">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45" w:tooltip="Erwin, 2008 #486" w:history="1">
        <w:r w:rsidR="00000214">
          <w:rPr>
            <w:noProof/>
          </w:rPr>
          <w:t>Erwin 2008</w:t>
        </w:r>
      </w:hyperlink>
      <w:r w:rsidR="00E32ACD">
        <w:rPr>
          <w:noProof/>
        </w:rPr>
        <w:t xml:space="preserve">, </w:t>
      </w:r>
      <w:hyperlink w:anchor="_ENREF_38" w:tooltip="Crooks, 2011 #487" w:history="1">
        <w:r w:rsidR="00000214">
          <w:rPr>
            <w:noProof/>
          </w:rPr>
          <w:t>Crooks et al. 2011</w:t>
        </w:r>
      </w:hyperlink>
      <w:r w:rsidR="00E32ACD">
        <w:rPr>
          <w:noProof/>
        </w:rPr>
        <w:t xml:space="preserve">, </w:t>
      </w:r>
      <w:hyperlink w:anchor="_ENREF_134" w:tooltip="Ramsar, 2015 #488" w:history="1">
        <w:r w:rsidR="00000214">
          <w:rPr>
            <w:noProof/>
          </w:rPr>
          <w:t>Ramsar 2015</w:t>
        </w:r>
      </w:hyperlink>
      <w:r w:rsidR="00E32ACD">
        <w:rPr>
          <w:noProof/>
        </w:rPr>
        <w:t xml:space="preserve">, </w:t>
      </w:r>
      <w:hyperlink w:anchor="_ENREF_74" w:tooltip="Howard, 2017 #489" w:history="1">
        <w:r w:rsidR="00000214">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45" w:tooltip="Russi, 2013 #384" w:history="1">
        <w:r w:rsidR="00000214">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55" w:tooltip="Stewart, 1971 #387" w:history="1">
        <w:r w:rsidR="00000214">
          <w:rPr>
            <w:noProof/>
          </w:rPr>
          <w:t>Stewart et al. 1971</w:t>
        </w:r>
      </w:hyperlink>
      <w:r w:rsidR="00AA44D8">
        <w:rPr>
          <w:noProof/>
        </w:rPr>
        <w:t xml:space="preserve">, </w:t>
      </w:r>
      <w:hyperlink w:anchor="_ENREF_124" w:tooltip="National Wetlands Working Group, 1997 #386" w:history="1">
        <w:r w:rsidR="00000214">
          <w:rPr>
            <w:noProof/>
          </w:rPr>
          <w:t>National Wetlands Working Group 1997</w:t>
        </w:r>
      </w:hyperlink>
      <w:r w:rsidR="00AA44D8">
        <w:rPr>
          <w:noProof/>
        </w:rPr>
        <w:t xml:space="preserve">, </w:t>
      </w:r>
      <w:hyperlink w:anchor="_ENREF_55" w:tooltip="Government of Alberta, 2013 #490" w:history="1">
        <w:r w:rsidR="00000214">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40" w:tooltip="Daily, 1997 #421" w:history="1">
        <w:r w:rsidR="00000214">
          <w:rPr>
            <w:noProof/>
          </w:rPr>
          <w:t>Daily 1997</w:t>
        </w:r>
      </w:hyperlink>
      <w:r w:rsidR="0057706F">
        <w:rPr>
          <w:noProof/>
        </w:rPr>
        <w:t xml:space="preserve">, </w:t>
      </w:r>
      <w:hyperlink w:anchor="_ENREF_117" w:tooltip="Mitsch, 2007 #399" w:history="1">
        <w:r w:rsidR="00000214">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57" w:tooltip="Government of Canada, 1991 #491" w:history="1">
        <w:r w:rsidR="00000214">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34" w:tooltip="Costanza, 2014 #403" w:history="1">
        <w:r w:rsidR="00000214">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20" w:tooltip="Mora, 2013 #379" w:history="1">
        <w:r w:rsidR="00000214">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55" w:tooltip="Government of Alberta, 2013 #490" w:history="1">
        <w:r w:rsidR="00000214">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44" w:tooltip="Roulet, 2000 #415" w:history="1">
        <w:r w:rsidR="00000214">
          <w:rPr>
            <w:noProof/>
          </w:rPr>
          <w:t>Roulet 2000</w:t>
        </w:r>
      </w:hyperlink>
      <w:r w:rsidR="006C6EA4">
        <w:rPr>
          <w:noProof/>
        </w:rPr>
        <w:t xml:space="preserve">, </w:t>
      </w:r>
      <w:hyperlink w:anchor="_ENREF_156" w:tooltip="Stow, 2004 #416" w:history="1">
        <w:r w:rsidR="00000214">
          <w:rPr>
            <w:noProof/>
          </w:rPr>
          <w:t>Stow et al. 2004</w:t>
        </w:r>
      </w:hyperlink>
      <w:r w:rsidR="006C6EA4">
        <w:rPr>
          <w:noProof/>
        </w:rPr>
        <w:t xml:space="preserve">, </w:t>
      </w:r>
      <w:hyperlink w:anchor="_ENREF_83" w:tooltip="Klein, 2005 #417" w:history="1">
        <w:r w:rsidR="00000214">
          <w:rPr>
            <w:noProof/>
          </w:rPr>
          <w:t>Klein et al. 2005</w:t>
        </w:r>
      </w:hyperlink>
      <w:r w:rsidR="006C6EA4">
        <w:rPr>
          <w:noProof/>
        </w:rPr>
        <w:t xml:space="preserve">, </w:t>
      </w:r>
      <w:hyperlink w:anchor="_ENREF_139" w:tooltip="Riordan, 2006 #418" w:history="1">
        <w:r w:rsidR="00000214">
          <w:rPr>
            <w:noProof/>
          </w:rPr>
          <w:t>Riordan et al. 2006</w:t>
        </w:r>
      </w:hyperlink>
      <w:r w:rsidR="006C6EA4">
        <w:rPr>
          <w:noProof/>
        </w:rPr>
        <w:t xml:space="preserve">, </w:t>
      </w:r>
      <w:hyperlink w:anchor="_ENREF_159" w:tooltip="Tarnocai, 2009 #419" w:history="1">
        <w:r w:rsidR="00000214">
          <w:rPr>
            <w:noProof/>
          </w:rPr>
          <w:t>Tarnocai 2009</w:t>
        </w:r>
      </w:hyperlink>
      <w:r w:rsidR="006C6EA4">
        <w:rPr>
          <w:noProof/>
        </w:rPr>
        <w:t xml:space="preserve">, </w:t>
      </w:r>
      <w:hyperlink w:anchor="_ENREF_26" w:tooltip="Chasmer, 2016 #480" w:history="1">
        <w:r w:rsidR="00000214">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000214">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55" w:tooltip="Stewart, 1971 #387" w:history="1">
        <w:r w:rsidR="00000214">
          <w:rPr>
            <w:noProof/>
          </w:rPr>
          <w:t>Stewart et al. 1971</w:t>
        </w:r>
      </w:hyperlink>
      <w:r w:rsidR="008659E8">
        <w:rPr>
          <w:noProof/>
        </w:rPr>
        <w:t xml:space="preserve">, </w:t>
      </w:r>
      <w:hyperlink w:anchor="_ENREF_124" w:tooltip="National Wetlands Working Group, 1997 #386" w:history="1">
        <w:r w:rsidR="00000214">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171" w:tooltip="Vitt, 1996 #394" w:history="1">
        <w:r w:rsidR="00000214">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182" w:tooltip="Winter, 1989 #412" w:history="1">
        <w:r w:rsidR="00000214">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51" w:tooltip="Sethre, 2005 #413" w:history="1">
        <w:r w:rsidR="00000214">
          <w:rPr>
            <w:noProof/>
          </w:rPr>
          <w:t>Sethre et al. 2005</w:t>
        </w:r>
      </w:hyperlink>
      <w:r w:rsidR="0057706F">
        <w:rPr>
          <w:noProof/>
        </w:rPr>
        <w:t xml:space="preserve">, </w:t>
      </w:r>
      <w:hyperlink w:anchor="_ENREF_188" w:tooltip="Zhang, 2009 #414" w:history="1">
        <w:r w:rsidR="00000214">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171" w:tooltip="Vitt, 1996 #394" w:history="1">
        <w:r w:rsidR="00000214">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183" w:tooltip="Winter, 2003 #411" w:history="1">
        <w:r w:rsidR="00000214">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35" w:tooltip="Cowardin, 1979 #389" w:history="1">
        <w:r w:rsidR="00000214">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59" w:tooltip="Tarnocai, 2009 #419" w:history="1">
        <w:r w:rsidR="00000214">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33" w:tooltip="Quinton, 2009 #492" w:history="1">
        <w:r w:rsidR="00000214">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27" w:tooltip="Chasmer, 2016 #460" w:history="1">
        <w:r w:rsidR="00000214">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189" w:tooltip="Zoltai, 1975 #483" w:history="1">
        <w:r w:rsidR="00000214">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33" w:tooltip="Quinton, 2009 #492" w:history="1">
        <w:r w:rsidR="00000214">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55" w:tooltip="Stewart, 1971 #387" w:history="1">
        <w:r w:rsidR="00000214">
          <w:fldChar w:fldCharType="begin"/>
        </w:r>
        <w:r w:rsidR="00000214">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00214">
          <w:fldChar w:fldCharType="separate"/>
        </w:r>
        <w:r w:rsidR="00000214">
          <w:rPr>
            <w:noProof/>
          </w:rPr>
          <w:t>Stewart et al. (1971)</w:t>
        </w:r>
        <w:r w:rsidR="00000214">
          <w:fldChar w:fldCharType="end"/>
        </w:r>
      </w:hyperlink>
      <w:r w:rsidR="00BB06B2">
        <w:t xml:space="preserve"> system has been widely used in southern Alberta to classify the prairie </w:t>
      </w:r>
      <w:r w:rsidR="00336130">
        <w:t>biome</w:t>
      </w:r>
      <w:r w:rsidR="00BB06B2">
        <w:t xml:space="preserve">. The </w:t>
      </w:r>
      <w:hyperlink w:anchor="_ENREF_35" w:tooltip="Cowardin, 1979 #389" w:history="1">
        <w:r w:rsidR="00000214">
          <w:fldChar w:fldCharType="begin"/>
        </w:r>
        <w:r w:rsidR="00000214">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000214">
          <w:fldChar w:fldCharType="separate"/>
        </w:r>
        <w:r w:rsidR="00000214">
          <w:rPr>
            <w:noProof/>
          </w:rPr>
          <w:t>Cowardin et al. (1979)</w:t>
        </w:r>
        <w:r w:rsidR="00000214">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12" w:tooltip="Beckingham, 1996 #391" w:history="1">
        <w:r w:rsidR="00000214">
          <w:rPr>
            <w:noProof/>
          </w:rPr>
          <w:t>Beckingham et al. 1996a</w:t>
        </w:r>
      </w:hyperlink>
      <w:r w:rsidR="0057706F">
        <w:rPr>
          <w:noProof/>
        </w:rPr>
        <w:t xml:space="preserve">, </w:t>
      </w:r>
      <w:hyperlink w:anchor="_ENREF_13" w:tooltip="Beckingham, 1996 #390" w:history="1">
        <w:r w:rsidR="00000214">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24" w:tooltip="National Wetlands Working Group, 1997 #386" w:history="1">
        <w:r w:rsidR="00000214">
          <w:fldChar w:fldCharType="begin"/>
        </w:r>
        <w:r w:rsidR="00000214">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000214">
          <w:fldChar w:fldCharType="separate"/>
        </w:r>
        <w:r w:rsidR="00000214">
          <w:rPr>
            <w:noProof/>
          </w:rPr>
          <w:t>National Wetlands Working Group (1997)</w:t>
        </w:r>
        <w:r w:rsidR="00000214">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52" w:tooltip="Smith, 2007 #392" w:history="1">
        <w:r w:rsidR="00000214">
          <w:rPr>
            <w:noProof/>
          </w:rPr>
          <w:t>Smith et al. 2007</w:t>
        </w:r>
      </w:hyperlink>
      <w:r w:rsidR="0057706F">
        <w:rPr>
          <w:noProof/>
        </w:rPr>
        <w:t>)</w:t>
      </w:r>
      <w:r>
        <w:fldChar w:fldCharType="end"/>
      </w:r>
      <w:r>
        <w:t xml:space="preserve"> and the Alberta Wetland Inventory (AWI; </w:t>
      </w:r>
      <w:hyperlink w:anchor="_ENREF_62" w:tooltip="Halsey, 2003 #393" w:history="1">
        <w:r w:rsidR="00000214">
          <w:fldChar w:fldCharType="begin"/>
        </w:r>
        <w:r w:rsidR="00000214">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000214">
          <w:fldChar w:fldCharType="separate"/>
        </w:r>
        <w:r w:rsidR="00000214">
          <w:rPr>
            <w:noProof/>
          </w:rPr>
          <w:t>Halsey et al. (2003)</w:t>
        </w:r>
        <w:r w:rsidR="00000214">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000214">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45" w:tooltip="Russi, 2013 #384" w:history="1">
        <w:r w:rsidR="00000214">
          <w:fldChar w:fldCharType="begin"/>
        </w:r>
        <w:r w:rsidR="00000214">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000214">
          <w:fldChar w:fldCharType="separate"/>
        </w:r>
        <w:r w:rsidR="00000214">
          <w:rPr>
            <w:noProof/>
          </w:rPr>
          <w:t>Russi et al. (2013)</w:t>
        </w:r>
        <w:r w:rsidR="00000214">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24" w:tooltip="National Wetlands Working Group, 1997 #386" w:history="1">
        <w:r w:rsidR="00000214">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55" w:tooltip="Stewart, 1971 #387" w:history="1">
        <w:r w:rsidR="00000214">
          <w:fldChar w:fldCharType="begin"/>
        </w:r>
        <w:r w:rsidR="00000214">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00214">
          <w:fldChar w:fldCharType="separate"/>
        </w:r>
        <w:r w:rsidR="00000214">
          <w:rPr>
            <w:noProof/>
          </w:rPr>
          <w:t>Stewart et al. (1971)</w:t>
        </w:r>
        <w:r w:rsidR="00000214">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52" w:tooltip="Smith, 2007 #392" w:history="1">
        <w:r w:rsidR="00000214">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62" w:tooltip="Halsey, 2003 #393" w:history="1">
        <w:r w:rsidR="00000214">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12" w:tooltip="Beckingham, 1996 #391" w:history="1">
        <w:r w:rsidR="00000214">
          <w:rPr>
            <w:noProof/>
          </w:rPr>
          <w:t>Beckingham et al. 1996a</w:t>
        </w:r>
      </w:hyperlink>
      <w:r w:rsidR="00A725C4">
        <w:rPr>
          <w:noProof/>
        </w:rPr>
        <w:t xml:space="preserve">, </w:t>
      </w:r>
      <w:hyperlink w:anchor="_ENREF_13" w:tooltip="Beckingham, 1996 #390" w:history="1">
        <w:r w:rsidR="00000214">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24" w:tooltip="National Wetlands Working Group, 1997 #386" w:history="1">
        <w:r w:rsidR="00000214">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55" w:tooltip="Stewart, 1971 #387" w:history="1">
        <w:r w:rsidR="00000214">
          <w:fldChar w:fldCharType="begin"/>
        </w:r>
        <w:r w:rsidR="00000214">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00214">
          <w:fldChar w:fldCharType="separate"/>
        </w:r>
        <w:r w:rsidR="00000214">
          <w:rPr>
            <w:noProof/>
          </w:rPr>
          <w:t>Stewart et al. (1971)</w:t>
        </w:r>
        <w:r w:rsidR="00000214">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55" w:tooltip="Stewart, 1971 #387" w:history="1">
              <w:r w:rsidR="00000214">
                <w:rPr>
                  <w:sz w:val="20"/>
                  <w:szCs w:val="20"/>
                </w:rPr>
                <w:fldChar w:fldCharType="begin"/>
              </w:r>
              <w:r w:rsidR="00000214">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00214">
                <w:rPr>
                  <w:sz w:val="20"/>
                  <w:szCs w:val="20"/>
                </w:rPr>
                <w:fldChar w:fldCharType="separate"/>
              </w:r>
              <w:r w:rsidR="00000214">
                <w:rPr>
                  <w:noProof/>
                  <w:sz w:val="20"/>
                  <w:szCs w:val="20"/>
                </w:rPr>
                <w:t>Stewart et al. (1971)</w:t>
              </w:r>
              <w:r w:rsidR="00000214">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171" w:tooltip="Vitt, 1996 #394" w:history="1">
        <w:r w:rsidR="00000214">
          <w:rPr>
            <w:noProof/>
          </w:rPr>
          <w:t>Vitt et al. 1996</w:t>
        </w:r>
      </w:hyperlink>
      <w:r w:rsidR="00E15810">
        <w:rPr>
          <w:noProof/>
        </w:rPr>
        <w:t xml:space="preserve">, </w:t>
      </w:r>
      <w:hyperlink w:anchor="_ENREF_124" w:tooltip="National Wetlands Working Group, 1997 #386" w:history="1">
        <w:r w:rsidR="00000214">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22" w:tooltip="Naiman, 1994 #395" w:history="1">
        <w:r w:rsidR="00000214">
          <w:fldChar w:fldCharType="begin"/>
        </w:r>
        <w:r w:rsidR="00000214">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000214">
          <w:fldChar w:fldCharType="separate"/>
        </w:r>
        <w:r w:rsidR="00000214">
          <w:rPr>
            <w:noProof/>
          </w:rPr>
          <w:t>Naiman et al. (1994)</w:t>
        </w:r>
        <w:r w:rsidR="00000214">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000214">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16" w:tooltip="Miller, 2003 #396" w:history="1">
        <w:r w:rsidR="00000214">
          <w:rPr>
            <w:noProof/>
          </w:rPr>
          <w:t>Miller et al. 2003</w:t>
        </w:r>
      </w:hyperlink>
      <w:r w:rsidR="0057706F">
        <w:rPr>
          <w:noProof/>
        </w:rPr>
        <w:t xml:space="preserve">, </w:t>
      </w:r>
      <w:hyperlink w:anchor="_ENREF_78" w:tooltip="Johnson, 2004 #397" w:history="1">
        <w:r w:rsidR="00000214">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55" w:tooltip="Stewart, 1971 #387" w:history="1">
        <w:r w:rsidR="00000214">
          <w:fldChar w:fldCharType="begin"/>
        </w:r>
        <w:r w:rsidR="00000214">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00214">
          <w:fldChar w:fldCharType="separate"/>
        </w:r>
        <w:r w:rsidR="00000214">
          <w:rPr>
            <w:noProof/>
          </w:rPr>
          <w:t>Stewart et al. (1971)</w:t>
        </w:r>
        <w:r w:rsidR="00000214">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17" w:tooltip="Mitsch, 2007 #399" w:history="1">
        <w:r w:rsidR="00000214">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97" w:tooltip="Locky, 2005 #398" w:history="1">
        <w:r w:rsidR="00000214">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24" w:tooltip="National Wetlands Working Group, 1997 #386" w:history="1">
        <w:r w:rsidR="00000214">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173" w:tooltip="Vitt, 1993 #401" w:history="1">
        <w:r w:rsidR="00000214">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172" w:tooltip="Vitt, 1994 #400" w:history="1">
        <w:r w:rsidR="00000214">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24" w:tooltip="National Wetlands Working Group, 1997 #386" w:history="1">
        <w:r w:rsidR="00000214">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55" w:tooltip="Stewart, 1971 #387" w:history="1">
        <w:r w:rsidR="00000214">
          <w:rPr>
            <w:noProof/>
          </w:rPr>
          <w:t>Stewart et al. 1971</w:t>
        </w:r>
      </w:hyperlink>
      <w:r w:rsidR="00A725C4">
        <w:rPr>
          <w:noProof/>
        </w:rPr>
        <w:t xml:space="preserve">, </w:t>
      </w:r>
      <w:hyperlink w:anchor="_ENREF_124" w:tooltip="National Wetlands Working Group, 1997 #386" w:history="1">
        <w:r w:rsidR="00000214">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24" w:tooltip="National Wetlands Working Group, 1997 #386" w:history="1">
        <w:r w:rsidR="00000214">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000214">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55" w:tooltip="Stewart, 1971 #387" w:history="1">
        <w:r w:rsidR="00000214">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55" w:tooltip="Stewart, 1971 #387" w:history="1">
        <w:r w:rsidR="00000214">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55" w:tooltip="Stewart, 1971 #387" w:history="1">
        <w:r w:rsidR="00000214" w:rsidRPr="00D7355B">
          <w:rPr>
            <w:sz w:val="20"/>
          </w:rPr>
          <w:fldChar w:fldCharType="begin"/>
        </w:r>
        <w:r w:rsidR="00000214">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00214" w:rsidRPr="00D7355B">
          <w:rPr>
            <w:sz w:val="20"/>
          </w:rPr>
          <w:fldChar w:fldCharType="separate"/>
        </w:r>
        <w:r w:rsidR="00000214">
          <w:rPr>
            <w:noProof/>
            <w:sz w:val="20"/>
          </w:rPr>
          <w:t>Stewart et al. (1971)</w:t>
        </w:r>
        <w:r w:rsidR="00000214"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000214">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172" w:tooltip="Vitt, 1994 #400" w:history="1">
        <w:r w:rsidR="00000214">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53" w:tooltip="Soil Classification Working Group, 1998 #402" w:history="1">
        <w:r w:rsidR="00000214">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53" w:tooltip="Soil Classification Working Group, 1998 #402" w:history="1">
        <w:r w:rsidR="00000214">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55" w:tooltip="Stewart, 1971 #387" w:history="1">
        <w:r w:rsidR="00000214">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80" w:tooltip="Kenkel, 1987 #385" w:history="1">
        <w:r w:rsidR="00000214">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42" w:tooltip="Devito, 2005 #410" w:history="1">
        <w:r w:rsidR="00000214">
          <w:rPr>
            <w:noProof/>
          </w:rPr>
          <w:t>Devito et al. 2005</w:t>
        </w:r>
      </w:hyperlink>
      <w:r w:rsidR="0057706F">
        <w:rPr>
          <w:noProof/>
        </w:rPr>
        <w:t xml:space="preserve">, </w:t>
      </w:r>
      <w:hyperlink w:anchor="_ENREF_130" w:tooltip="Petrone, 2007 #409" w:history="1">
        <w:r w:rsidR="00000214">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000214">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173" w:tooltip="Vitt, 1993 #401" w:history="1">
        <w:r w:rsidR="00000214">
          <w:rPr>
            <w:noProof/>
          </w:rPr>
          <w:t>Vitt et al. 1993</w:t>
        </w:r>
      </w:hyperlink>
      <w:r w:rsidR="00A725C4">
        <w:rPr>
          <w:noProof/>
        </w:rPr>
        <w:t xml:space="preserve">, </w:t>
      </w:r>
      <w:hyperlink w:anchor="_ENREF_124" w:tooltip="National Wetlands Working Group, 1997 #386" w:history="1">
        <w:r w:rsidR="00000214">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17" w:tooltip="Mitsch, 2007 #399" w:history="1">
        <w:r w:rsidR="00000214">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000214">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55" w:tooltip="Stewart, 1971 #387" w:history="1">
        <w:r w:rsidR="00000214" w:rsidRPr="00C626F8">
          <w:fldChar w:fldCharType="begin"/>
        </w:r>
        <w:r w:rsidR="00000214">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00214" w:rsidRPr="00C626F8">
          <w:fldChar w:fldCharType="separate"/>
        </w:r>
        <w:r w:rsidR="00000214">
          <w:rPr>
            <w:noProof/>
          </w:rPr>
          <w:t>Stewart et al. (1971)</w:t>
        </w:r>
        <w:r w:rsidR="00000214"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55" w:tooltip="Stewart, 1971 #387" w:history="1">
        <w:r w:rsidR="00000214">
          <w:rPr>
            <w:noProof/>
          </w:rPr>
          <w:t>Stewart et al. 1971</w:t>
        </w:r>
      </w:hyperlink>
      <w:r w:rsidR="00A725C4">
        <w:rPr>
          <w:noProof/>
        </w:rPr>
        <w:t xml:space="preserve">, </w:t>
      </w:r>
      <w:hyperlink w:anchor="_ENREF_4" w:tooltip="Alberta Environment and Sustainable Resource Development, 2015 #388" w:history="1">
        <w:r w:rsidR="00000214">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000214">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000214">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55" w:tooltip="Stewart, 1971 #387" w:history="1">
              <w:r w:rsidR="00000214">
                <w:rPr>
                  <w:noProof/>
                  <w:sz w:val="20"/>
                </w:rPr>
                <w:fldChar w:fldCharType="begin"/>
              </w:r>
              <w:r w:rsidR="00000214">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00214">
                <w:rPr>
                  <w:noProof/>
                  <w:sz w:val="20"/>
                </w:rPr>
                <w:fldChar w:fldCharType="separate"/>
              </w:r>
              <w:r w:rsidR="00000214">
                <w:rPr>
                  <w:noProof/>
                  <w:sz w:val="20"/>
                </w:rPr>
                <w:t>Stewart et al. (1971)</w:t>
              </w:r>
              <w:r w:rsidR="00000214">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24" w:tooltip="National Wetlands Working Group, 1997 #386" w:history="1">
        <w:r w:rsidR="00000214">
          <w:rPr>
            <w:noProof/>
          </w:rPr>
          <w:t>National Wetlands Working Group 1997</w:t>
        </w:r>
      </w:hyperlink>
      <w:r w:rsidR="004773A9">
        <w:rPr>
          <w:noProof/>
        </w:rPr>
        <w:t xml:space="preserve">, </w:t>
      </w:r>
      <w:hyperlink w:anchor="_ENREF_152" w:tooltip="Smith, 2007 #392" w:history="1">
        <w:r w:rsidR="00000214">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000214">
          <w:rPr>
            <w:noProof/>
          </w:rPr>
          <w:t xml:space="preserve">Alberta Environment and Sustainable Resource </w:t>
        </w:r>
        <w:r w:rsidR="00000214">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000214">
          <w:fldChar w:fldCharType="begin"/>
        </w:r>
        <w:r w:rsidR="00000214">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000214">
          <w:fldChar w:fldCharType="separate"/>
        </w:r>
        <w:r w:rsidR="00000214">
          <w:rPr>
            <w:noProof/>
          </w:rPr>
          <w:t>Alberta Environment and Sustainable Resource Development (2015)</w:t>
        </w:r>
        <w:r w:rsidR="00000214">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56" w:tooltip="Government of Alberta, 2017 #493" w:history="1">
        <w:r w:rsidR="00000214">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000214">
        <w:rPr>
          <w:noProof/>
        </w:rPr>
        <w:t>(</w:t>
      </w:r>
      <w:hyperlink w:anchor="_ENREF_5" w:tooltip="Alberta NAWMP Partnership, 2017 #494" w:history="1">
        <w:r w:rsidR="00000214">
          <w:rPr>
            <w:noProof/>
          </w:rPr>
          <w:t>Alberta NAWMP Partnership 2017</w:t>
        </w:r>
      </w:hyperlink>
      <w:r w:rsidR="00000214">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55" w:tooltip="Stewart, 1971 #387" w:history="1">
        <w:r w:rsidR="00000214">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44" w:tooltip="Ducks Unlimited Canada, 2011 #495" w:history="1">
        <w:r w:rsidR="00000214">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180" w:tooltip="Wilen, 1993 #426" w:history="1">
        <w:r w:rsidR="00000214">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51" w:tooltip="Sethre, 2005 #413" w:history="1">
        <w:r w:rsidR="00000214">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40" w:tooltip="Roller, 1977 #423" w:history="1">
        <w:r w:rsidR="00000214">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52" w:tooltip="Smith, 2007 #392" w:history="1">
        <w:r w:rsidR="00000214">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185" w:tooltip="Work, 1974 #424" w:history="1">
        <w:r w:rsidR="00000214">
          <w:rPr>
            <w:noProof/>
          </w:rPr>
          <w:t>Work et al. 1974</w:t>
        </w:r>
      </w:hyperlink>
      <w:r w:rsidR="0057706F">
        <w:rPr>
          <w:noProof/>
        </w:rPr>
        <w:t xml:space="preserve">, </w:t>
      </w:r>
      <w:hyperlink w:anchor="_ENREF_184" w:tooltip="Work, 1976 #425" w:history="1">
        <w:r w:rsidR="00000214">
          <w:rPr>
            <w:noProof/>
          </w:rPr>
          <w:t>Work et al. 1976</w:t>
        </w:r>
      </w:hyperlink>
      <w:r w:rsidR="0057706F">
        <w:rPr>
          <w:noProof/>
        </w:rPr>
        <w:t xml:space="preserve">, </w:t>
      </w:r>
      <w:hyperlink w:anchor="_ENREF_140" w:tooltip="Roller, 1977 #423" w:history="1">
        <w:r w:rsidR="00000214">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35" w:tooltip="Cowardin, 1979 #389" w:history="1">
        <w:r w:rsidR="00000214">
          <w:rPr>
            <w:noProof/>
          </w:rPr>
          <w:t>Cowardin et al. 1979</w:t>
        </w:r>
      </w:hyperlink>
      <w:r w:rsidR="00005C91">
        <w:rPr>
          <w:noProof/>
        </w:rPr>
        <w:t xml:space="preserve">, </w:t>
      </w:r>
      <w:hyperlink w:anchor="_ENREF_71" w:tooltip="Hood, 2008 #444" w:history="1">
        <w:r w:rsidR="00000214">
          <w:rPr>
            <w:noProof/>
          </w:rPr>
          <w:t>Hood et al. 2008</w:t>
        </w:r>
      </w:hyperlink>
      <w:r w:rsidR="00005C91">
        <w:rPr>
          <w:noProof/>
        </w:rPr>
        <w:t xml:space="preserve">, </w:t>
      </w:r>
      <w:hyperlink w:anchor="_ENREF_158" w:tooltip="Szantoi, 2013 #563" w:history="1">
        <w:r w:rsidR="00000214">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8" w:tooltip="Anderson, 1973 #429" w:history="1">
        <w:r w:rsidR="00000214">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36" w:tooltip="Cowardin, 1981 #431" w:history="1">
        <w:r w:rsidR="00000214">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 </w:instrText>
      </w:r>
      <w:r w:rsidR="00000214">
        <w:fldChar w:fldCharType="begin">
          <w:fldData xml:space="preserve">PEVuZE5vdGU+PENpdGU+PEF1dGhvcj5UYXlsb3I8L0F1dGhvcj48WWVhcj4xOTk1PC9ZZWFyPjxS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</w:fldData>
        </w:fldChar>
      </w:r>
      <w:r w:rsidR="00000214">
        <w:instrText xml:space="preserve"> ADDIN EN.CITE.DATA </w:instrText>
      </w:r>
      <w:r w:rsidR="00000214">
        <w:fldChar w:fldCharType="end"/>
      </w:r>
      <w:r w:rsidR="00AA60DD">
        <w:fldChar w:fldCharType="separate"/>
      </w:r>
      <w:r w:rsidR="00000214">
        <w:rPr>
          <w:noProof/>
        </w:rPr>
        <w:t>(</w:t>
      </w:r>
      <w:hyperlink w:anchor="_ENREF_8" w:tooltip="Anderson, 1973 #429" w:history="1">
        <w:r w:rsidR="00000214">
          <w:rPr>
            <w:noProof/>
          </w:rPr>
          <w:t>Anderson et al. 1973</w:t>
        </w:r>
      </w:hyperlink>
      <w:r w:rsidR="00000214">
        <w:rPr>
          <w:noProof/>
        </w:rPr>
        <w:t xml:space="preserve">, </w:t>
      </w:r>
      <w:hyperlink w:anchor="_ENREF_160" w:tooltip="Taylor, 1995 #432" w:history="1">
        <w:r w:rsidR="00000214">
          <w:rPr>
            <w:noProof/>
          </w:rPr>
          <w:t>Taylor et al. 1995</w:t>
        </w:r>
      </w:hyperlink>
      <w:r w:rsidR="00000214">
        <w:rPr>
          <w:noProof/>
        </w:rPr>
        <w:t xml:space="preserve">, </w:t>
      </w:r>
      <w:hyperlink w:anchor="_ENREF_5" w:tooltip="Alberta NAWMP Partnership, 2017 #494" w:history="1">
        <w:r w:rsidR="00000214">
          <w:rPr>
            <w:noProof/>
          </w:rPr>
          <w:t>Alberta NAWMP Partnership 2017</w:t>
        </w:r>
      </w:hyperlink>
      <w:r w:rsidR="00000214">
        <w:rPr>
          <w:noProof/>
        </w:rPr>
        <w:t xml:space="preserve">, </w:t>
      </w:r>
      <w:hyperlink w:anchor="_ENREF_105" w:tooltip="Mahoney, 2017 #440" w:history="1">
        <w:r w:rsidR="00000214">
          <w:rPr>
            <w:noProof/>
          </w:rPr>
          <w:t>Mahoney et al. 2017</w:t>
        </w:r>
      </w:hyperlink>
      <w:r w:rsidR="00000214">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50" w:tooltip="Gallant, 2015 #439" w:history="1">
        <w:r w:rsidR="00000214">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8" w:tooltip="Anderson, 1973 #429" w:history="1">
        <w:r w:rsidR="00000214">
          <w:rPr>
            <w:noProof/>
          </w:rPr>
          <w:t>Anderson et al. 1973</w:t>
        </w:r>
      </w:hyperlink>
      <w:r w:rsidR="0057706F">
        <w:rPr>
          <w:noProof/>
        </w:rPr>
        <w:t xml:space="preserve">, </w:t>
      </w:r>
      <w:hyperlink w:anchor="_ENREF_179" w:tooltip="Wilen, 1995 #430" w:history="1">
        <w:r w:rsidR="00000214">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000214">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000214">
        <w:rPr>
          <w:noProof/>
        </w:rPr>
        <w:t>(</w:t>
      </w:r>
      <w:hyperlink w:anchor="_ENREF_84" w:tooltip="Klemas, 2013 #441" w:history="1">
        <w:r w:rsidR="00000214">
          <w:rPr>
            <w:noProof/>
          </w:rPr>
          <w:t>Klemas 2013a</w:t>
        </w:r>
      </w:hyperlink>
      <w:r w:rsidR="00000214">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184" w:tooltip="Work, 1976 #425" w:history="1">
        <w:r w:rsidR="00000214">
          <w:rPr>
            <w:noProof/>
          </w:rPr>
          <w:t>Work et al. 1976</w:t>
        </w:r>
      </w:hyperlink>
      <w:r w:rsidR="0057706F">
        <w:rPr>
          <w:noProof/>
        </w:rPr>
        <w:t xml:space="preserve">, </w:t>
      </w:r>
      <w:hyperlink w:anchor="_ENREF_151" w:tooltip="Sethre, 2005 #413" w:history="1">
        <w:r w:rsidR="00000214">
          <w:rPr>
            <w:noProof/>
          </w:rPr>
          <w:t>Sethre et al. 2005</w:t>
        </w:r>
      </w:hyperlink>
      <w:r w:rsidR="0057706F">
        <w:rPr>
          <w:noProof/>
        </w:rPr>
        <w:t xml:space="preserve">, </w:t>
      </w:r>
      <w:hyperlink w:anchor="_ENREF_11" w:tooltip="Baker, 2006 #442" w:history="1">
        <w:r w:rsidR="00000214">
          <w:rPr>
            <w:noProof/>
          </w:rPr>
          <w:t>Baker et al. 2006</w:t>
        </w:r>
      </w:hyperlink>
      <w:r w:rsidR="0057706F">
        <w:rPr>
          <w:noProof/>
        </w:rPr>
        <w:t xml:space="preserve">, </w:t>
      </w:r>
      <w:hyperlink w:anchor="_ENREF_139" w:tooltip="Riordan, 2006 #418" w:history="1">
        <w:r w:rsidR="00000214">
          <w:rPr>
            <w:noProof/>
          </w:rPr>
          <w:t>Riordan et al. 2006</w:t>
        </w:r>
      </w:hyperlink>
      <w:r w:rsidR="0057706F">
        <w:rPr>
          <w:noProof/>
        </w:rPr>
        <w:t xml:space="preserve">, </w:t>
      </w:r>
      <w:hyperlink w:anchor="_ENREF_147" w:tooltip="Sass, 2007 #445" w:history="1">
        <w:r w:rsidR="00000214">
          <w:rPr>
            <w:noProof/>
          </w:rPr>
          <w:t>Sass et al. 2007</w:t>
        </w:r>
      </w:hyperlink>
      <w:r w:rsidR="0057706F">
        <w:rPr>
          <w:noProof/>
        </w:rPr>
        <w:t xml:space="preserve">, </w:t>
      </w:r>
      <w:hyperlink w:anchor="_ENREF_49" w:tooltip="Frohn, 2009 #443" w:history="1">
        <w:r w:rsidR="00000214">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000214">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000214">
        <w:rPr>
          <w:noProof/>
        </w:rPr>
        <w:t>(</w:t>
      </w:r>
      <w:hyperlink w:anchor="_ENREF_84" w:tooltip="Klemas, 2013 #441" w:history="1">
        <w:r w:rsidR="00000214">
          <w:rPr>
            <w:noProof/>
          </w:rPr>
          <w:t>Klemas 2013a</w:t>
        </w:r>
      </w:hyperlink>
      <w:r w:rsidR="00000214">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58" w:tooltip="Grenier, 2008 #450" w:history="1">
        <w:r w:rsidR="00000214">
          <w:rPr>
            <w:noProof/>
          </w:rPr>
          <w:t>Grenier et al. 2008</w:t>
        </w:r>
      </w:hyperlink>
      <w:r w:rsidR="0057706F">
        <w:rPr>
          <w:noProof/>
        </w:rPr>
        <w:t xml:space="preserve">, </w:t>
      </w:r>
      <w:hyperlink w:anchor="_ENREF_89" w:tooltip="Laba, 2008 #447" w:history="1">
        <w:r w:rsidR="00000214">
          <w:rPr>
            <w:noProof/>
          </w:rPr>
          <w:t>Laba et al. 2008</w:t>
        </w:r>
      </w:hyperlink>
      <w:r w:rsidR="0057706F">
        <w:rPr>
          <w:noProof/>
        </w:rPr>
        <w:t xml:space="preserve">, </w:t>
      </w:r>
      <w:hyperlink w:anchor="_ENREF_25" w:tooltip="Carle, 2014 #446" w:history="1">
        <w:r w:rsidR="00000214">
          <w:rPr>
            <w:noProof/>
          </w:rPr>
          <w:t>Carle et al. 2014</w:t>
        </w:r>
      </w:hyperlink>
      <w:r w:rsidR="0057706F">
        <w:rPr>
          <w:noProof/>
        </w:rPr>
        <w:t xml:space="preserve">, </w:t>
      </w:r>
      <w:hyperlink w:anchor="_ENREF_75" w:tooltip="Hu, 2015 #448" w:history="1">
        <w:r w:rsidR="00000214">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96" w:tooltip="Li, 2005 #435" w:history="1">
        <w:r w:rsidR="00000214">
          <w:rPr>
            <w:noProof/>
          </w:rPr>
          <w:t>Li et al. 2005</w:t>
        </w:r>
      </w:hyperlink>
      <w:r w:rsidR="0057706F">
        <w:rPr>
          <w:noProof/>
        </w:rPr>
        <w:t xml:space="preserve">, </w:t>
      </w:r>
      <w:hyperlink w:anchor="_ENREF_17" w:tooltip="Bourgeau-Chavez, 2009 #436" w:history="1">
        <w:r w:rsidR="00000214">
          <w:rPr>
            <w:noProof/>
          </w:rPr>
          <w:t>Bourgeau-Chavez et al. 2009</w:t>
        </w:r>
      </w:hyperlink>
      <w:r w:rsidR="0057706F">
        <w:rPr>
          <w:noProof/>
        </w:rPr>
        <w:t xml:space="preserve">, </w:t>
      </w:r>
      <w:hyperlink w:anchor="_ENREF_111" w:tooltip="Maxa, 2009 #437" w:history="1">
        <w:r w:rsidR="00000214">
          <w:rPr>
            <w:noProof/>
          </w:rPr>
          <w:t>Maxa et al. 2009</w:t>
        </w:r>
      </w:hyperlink>
      <w:r w:rsidR="0057706F">
        <w:rPr>
          <w:noProof/>
        </w:rPr>
        <w:t xml:space="preserve">, </w:t>
      </w:r>
      <w:hyperlink w:anchor="_ENREF_115" w:tooltip="Millard, 2013 #438" w:history="1">
        <w:r w:rsidR="00000214">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000214">
        <w:instrText xml:space="preserve"> ADDIN EN.CITE &lt;EndNote&gt;&lt;Cite&gt;&lt;Author&gt;Klemas&lt;/Author&gt;&lt;Year&gt;2013&lt;/Year&gt;&lt;RecNum&gt;441&lt;/RecNum&gt;&lt;DisplayText&gt;(Klemas 2013a,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000214">
        <w:rPr>
          <w:noProof/>
        </w:rPr>
        <w:t>(</w:t>
      </w:r>
      <w:hyperlink w:anchor="_ENREF_84" w:tooltip="Klemas, 2013 #441" w:history="1">
        <w:r w:rsidR="00000214">
          <w:rPr>
            <w:noProof/>
          </w:rPr>
          <w:t>Klemas 2013a</w:t>
        </w:r>
      </w:hyperlink>
      <w:r w:rsidR="00000214">
        <w:rPr>
          <w:noProof/>
        </w:rPr>
        <w:t xml:space="preserve">, </w:t>
      </w:r>
      <w:hyperlink w:anchor="_ENREF_56" w:tooltip="Government of Alberta, 2017 #493" w:history="1">
        <w:r w:rsidR="00000214">
          <w:rPr>
            <w:noProof/>
          </w:rPr>
          <w:t>Government of Alberta 2017</w:t>
        </w:r>
      </w:hyperlink>
      <w:r w:rsidR="00000214">
        <w:rPr>
          <w:noProof/>
        </w:rPr>
        <w:t>)</w:t>
      </w:r>
      <w:r w:rsidR="00F373AF">
        <w:fldChar w:fldCharType="end"/>
      </w:r>
      <w:r w:rsidR="00AD293C">
        <w:t>.</w:t>
      </w:r>
    </w:p>
    <w:p w:rsidR="00DA487A" w:rsidRDefault="00DA487A" w:rsidP="001D2463">
      <w:pPr>
        <w:pStyle w:val="Heading2"/>
      </w:pPr>
      <w:bookmarkStart w:id="30" w:name="_Toc493074545"/>
      <w:r>
        <w:t>Hyperspectral sensors</w:t>
      </w:r>
      <w:bookmarkEnd w:id="30"/>
    </w:p>
    <w:p w:rsidR="006358D2" w:rsidRDefault="00DA487A" w:rsidP="001278F9">
      <w:r>
        <w:t xml:space="preserve">Hyperspectral imaging spectrometers are available in airborne and satellite forms and operate in much the same way as optical sensors (discussed above), but acquire data reflected and emitted in at least 20 </w:t>
      </w:r>
      <w:r>
        <w:lastRenderedPageBreak/>
        <w:t>narrow wavebands, typically between 400 nm to 2,500 nm.</w:t>
      </w:r>
      <w:r w:rsidR="001D2AAB">
        <w:t xml:space="preserve"> The large number of spectral signatures allows 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54" w:tooltip="Govender, 2007 #433" w:history="1">
        <w:r w:rsidR="00000214">
          <w:rPr>
            <w:noProof/>
          </w:rPr>
          <w:t>Govender et al. 2007</w:t>
        </w:r>
      </w:hyperlink>
      <w:r w:rsidR="0057706F">
        <w:rPr>
          <w:noProof/>
        </w:rPr>
        <w:t xml:space="preserve">, </w:t>
      </w:r>
      <w:hyperlink w:anchor="_ENREF_2" w:tooltip="Adam, 2010 #434" w:history="1">
        <w:r w:rsidR="00000214">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45" w:tooltip="Erwin, 2008 #486" w:history="1">
        <w:r w:rsidR="00000214">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000214">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67" w:tooltip="Hirano, 2003 #453" w:history="1">
        <w:r w:rsidR="00000214">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57" w:tooltip="Government of Canada, 1991 #491" w:history="1">
        <w:r w:rsidR="00000214">
          <w:rPr>
            <w:noProof/>
          </w:rPr>
          <w:t>Government of Canada 1991</w:t>
        </w:r>
      </w:hyperlink>
      <w:r w:rsidR="00DF00D8">
        <w:rPr>
          <w:noProof/>
        </w:rPr>
        <w:t xml:space="preserve">, </w:t>
      </w:r>
      <w:hyperlink w:anchor="_ENREF_67" w:tooltip="Hirano, 2003 #453" w:history="1">
        <w:r w:rsidR="00000214">
          <w:rPr>
            <w:noProof/>
          </w:rPr>
          <w:t>Hirano et al. 2003</w:t>
        </w:r>
      </w:hyperlink>
      <w:r w:rsidR="00DF00D8">
        <w:rPr>
          <w:noProof/>
        </w:rPr>
        <w:t xml:space="preserve">, </w:t>
      </w:r>
      <w:hyperlink w:anchor="_ENREF_74" w:tooltip="Howard, 2017 #489" w:history="1">
        <w:r w:rsidR="00000214">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72" w:tooltip="Hopkinson, 2005 #422" w:history="1">
        <w:r w:rsidR="00000214">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12" w:tooltip="Means, 2000 #118" w:history="1">
        <w:r w:rsidR="00000214">
          <w:rPr>
            <w:noProof/>
          </w:rPr>
          <w:t>Means et al. 2000</w:t>
        </w:r>
      </w:hyperlink>
      <w:r w:rsidR="00CB6CD4">
        <w:rPr>
          <w:noProof/>
        </w:rPr>
        <w:t xml:space="preserve">, </w:t>
      </w:r>
      <w:hyperlink w:anchor="_ENREF_95" w:tooltip="Lefsky, 2002 #57" w:history="1">
        <w:r w:rsidR="00000214">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34" w:tooltip="Ramsar, 2015 #488" w:history="1">
        <w:r w:rsidR="00000214">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38" w:tooltip="Crooks, 2011 #487" w:history="1">
        <w:r w:rsidR="00000214">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57" w:tooltip="Sun, 2008 #136" w:history="1">
        <w:r w:rsidR="00000214">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190" w:tooltip="Zwally, 2002 #4" w:history="1">
        <w:r w:rsidR="00000214">
          <w:rPr>
            <w:noProof/>
          </w:rPr>
          <w:t>Zwally et al. 2002</w:t>
        </w:r>
      </w:hyperlink>
      <w:r w:rsidR="001D47B2">
        <w:rPr>
          <w:noProof/>
        </w:rPr>
        <w:t xml:space="preserve">, </w:t>
      </w:r>
      <w:hyperlink w:anchor="_ENREF_1" w:tooltip="Abshire, 2005 #75" w:history="1">
        <w:r w:rsidR="00000214">
          <w:rPr>
            <w:noProof/>
          </w:rPr>
          <w:t>Abshire et al. 2005</w:t>
        </w:r>
      </w:hyperlink>
      <w:r w:rsidR="001D47B2">
        <w:rPr>
          <w:noProof/>
        </w:rPr>
        <w:t>)</w:t>
      </w:r>
      <w:r w:rsidR="001D47B2">
        <w:fldChar w:fldCharType="end"/>
      </w:r>
      <w:r w:rsidR="001D47B2">
        <w:t xml:space="preserve">. Data proved </w:t>
      </w:r>
      <w:r w:rsidR="00CB6CD4">
        <w:t>useful in 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18" w:tooltip="Molijn, 2011 #8" w:history="1">
        <w:r w:rsidR="00000214">
          <w:rPr>
            <w:noProof/>
          </w:rPr>
          <w:t>Molijn et al. 2011</w:t>
        </w:r>
      </w:hyperlink>
      <w:r w:rsidR="001278F9">
        <w:rPr>
          <w:noProof/>
        </w:rPr>
        <w:t xml:space="preserve">, </w:t>
      </w:r>
      <w:hyperlink w:anchor="_ENREF_99" w:tooltip="Los, 2012 #172" w:history="1">
        <w:r w:rsidR="00000214">
          <w:rPr>
            <w:noProof/>
          </w:rPr>
          <w:t>Los et al. 2012</w:t>
        </w:r>
      </w:hyperlink>
      <w:r w:rsidR="001278F9">
        <w:rPr>
          <w:noProof/>
        </w:rPr>
        <w:t xml:space="preserve">, </w:t>
      </w:r>
      <w:hyperlink w:anchor="_ENREF_106" w:tooltip="Mahoney, 2016 #349" w:history="1">
        <w:r w:rsidR="00000214">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lastRenderedPageBreak/>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63" w:tooltip="Harding, 2005 #97" w:history="1">
        <w:r w:rsidR="00000214">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72" w:tooltip="Hopkinson, 2005 #422" w:history="1">
        <w:r w:rsidR="00000214">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189" w:tooltip="Zoltai, 1975 #483" w:history="1">
        <w:r w:rsidR="00000214">
          <w:rPr>
            <w:noProof/>
          </w:rPr>
          <w:t>Zoltai et al. 1975</w:t>
        </w:r>
      </w:hyperlink>
      <w:r w:rsidR="00D85ABA">
        <w:rPr>
          <w:noProof/>
        </w:rPr>
        <w:t xml:space="preserve">, </w:t>
      </w:r>
      <w:hyperlink w:anchor="_ENREF_125" w:tooltip="Nico, 2004 #496" w:history="1">
        <w:r w:rsidR="00000214">
          <w:rPr>
            <w:noProof/>
          </w:rPr>
          <w:t>Nico et al. 2004</w:t>
        </w:r>
      </w:hyperlink>
      <w:r w:rsidR="00D85ABA">
        <w:rPr>
          <w:noProof/>
        </w:rPr>
        <w:t xml:space="preserve">, </w:t>
      </w:r>
      <w:hyperlink w:anchor="_ENREF_133" w:tooltip="Quinton, 2009 #492" w:history="1">
        <w:r w:rsidR="00000214">
          <w:rPr>
            <w:noProof/>
          </w:rPr>
          <w:t>Quinton et al. 2009</w:t>
        </w:r>
      </w:hyperlink>
      <w:r w:rsidR="00D85ABA">
        <w:rPr>
          <w:noProof/>
        </w:rPr>
        <w:t xml:space="preserve">, </w:t>
      </w:r>
      <w:hyperlink w:anchor="_ENREF_136" w:tooltip="Richardson, 2009 #462" w:history="1">
        <w:r w:rsidR="00000214">
          <w:rPr>
            <w:noProof/>
          </w:rPr>
          <w:t>Richardson et al. 2009</w:t>
        </w:r>
      </w:hyperlink>
      <w:r w:rsidR="00D85ABA">
        <w:rPr>
          <w:noProof/>
        </w:rPr>
        <w:t xml:space="preserve">, </w:t>
      </w:r>
      <w:hyperlink w:anchor="_ENREF_137" w:tooltip="Richardson, 2010 #461" w:history="1">
        <w:r w:rsidR="00000214">
          <w:rPr>
            <w:noProof/>
          </w:rPr>
          <w:t>Richardson et al. 2010</w:t>
        </w:r>
      </w:hyperlink>
      <w:r w:rsidR="00D85ABA">
        <w:rPr>
          <w:noProof/>
        </w:rPr>
        <w:t xml:space="preserve">, </w:t>
      </w:r>
      <w:hyperlink w:anchor="_ENREF_44" w:tooltip="Ducks Unlimited Canada, 2011 #495" w:history="1">
        <w:r w:rsidR="00000214">
          <w:rPr>
            <w:noProof/>
          </w:rPr>
          <w:t>Ducks Unlimited Canada 2011</w:t>
        </w:r>
      </w:hyperlink>
      <w:r w:rsidR="00D85ABA">
        <w:rPr>
          <w:noProof/>
        </w:rPr>
        <w:t xml:space="preserve">, </w:t>
      </w:r>
      <w:hyperlink w:anchor="_ENREF_27" w:tooltip="Chasmer, 2016 #460" w:history="1">
        <w:r w:rsidR="00000214">
          <w:rPr>
            <w:noProof/>
          </w:rPr>
          <w:t>Chasmer et al. 2016b</w:t>
        </w:r>
      </w:hyperlink>
      <w:r w:rsidR="00D85ABA">
        <w:rPr>
          <w:noProof/>
        </w:rPr>
        <w:t xml:space="preserve">, </w:t>
      </w:r>
      <w:hyperlink w:anchor="_ENREF_94" w:tooltip="Langlois, 2017 #590" w:history="1">
        <w:r w:rsidR="00000214">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93" w:tooltip="Lang, 2009 #588" w:history="1">
        <w:r w:rsidR="00000214">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90" w:tooltip="Lang, 2013 #587" w:history="1">
        <w:r w:rsidR="00000214">
          <w:rPr>
            <w:noProof/>
          </w:rPr>
          <w:t>Lang et al. 2013</w:t>
        </w:r>
      </w:hyperlink>
      <w:r w:rsidR="00F2418A">
        <w:rPr>
          <w:noProof/>
        </w:rPr>
        <w:t xml:space="preserve">, </w:t>
      </w:r>
      <w:hyperlink w:anchor="_ENREF_138" w:tooltip="Riley, 2017 #589" w:history="1">
        <w:r w:rsidR="00000214">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20" w:tooltip="Brisco, 2011 #505" w:history="1">
        <w:r w:rsidR="00000214">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64" w:tooltip="Henderson, 2008 #504" w:history="1">
        <w:r w:rsidR="00000214">
          <w:rPr>
            <w:noProof/>
          </w:rPr>
          <w:t>Henderson et al. 2008</w:t>
        </w:r>
      </w:hyperlink>
      <w:r w:rsidR="0011514A">
        <w:rPr>
          <w:noProof/>
        </w:rPr>
        <w:t xml:space="preserve">, </w:t>
      </w:r>
      <w:hyperlink w:anchor="_ENREF_176" w:tooltip="White, 2015 #476" w:history="1">
        <w:r w:rsidR="00000214">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64" w:tooltip="Henderson, 2008 #504" w:history="1">
        <w:r w:rsidR="00000214">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25" w:tooltip="Nico, 2004 #496" w:history="1">
        <w:r w:rsidR="00000214">
          <w:rPr>
            <w:noProof/>
          </w:rPr>
          <w:t>Nico et al. 2004</w:t>
        </w:r>
      </w:hyperlink>
      <w:r w:rsidR="00DA6F7B">
        <w:rPr>
          <w:noProof/>
        </w:rPr>
        <w:t xml:space="preserve">, </w:t>
      </w:r>
      <w:hyperlink w:anchor="_ENREF_20" w:tooltip="Brisco, 2011 #505" w:history="1">
        <w:r w:rsidR="00000214">
          <w:rPr>
            <w:noProof/>
          </w:rPr>
          <w:t>Brisco et al. 2011</w:t>
        </w:r>
      </w:hyperlink>
      <w:r w:rsidR="00DA6F7B">
        <w:rPr>
          <w:noProof/>
        </w:rPr>
        <w:t xml:space="preserve">, </w:t>
      </w:r>
      <w:hyperlink w:anchor="_ENREF_176" w:tooltip="White, 2015 #476" w:history="1">
        <w:r w:rsidR="00000214">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64" w:tooltip="Touzi, 2007 #506" w:history="1">
        <w:r w:rsidR="00000214">
          <w:rPr>
            <w:noProof/>
          </w:rPr>
          <w:t>Touzi et al. 2007</w:t>
        </w:r>
      </w:hyperlink>
      <w:r w:rsidR="004F1D31">
        <w:rPr>
          <w:noProof/>
        </w:rPr>
        <w:t xml:space="preserve">, </w:t>
      </w:r>
      <w:hyperlink w:anchor="_ENREF_20" w:tooltip="Brisco, 2011 #505" w:history="1">
        <w:r w:rsidR="00000214">
          <w:rPr>
            <w:noProof/>
          </w:rPr>
          <w:t>Brisco et al. 2011</w:t>
        </w:r>
      </w:hyperlink>
      <w:r w:rsidR="004F1D31">
        <w:rPr>
          <w:noProof/>
        </w:rPr>
        <w:t xml:space="preserve">, </w:t>
      </w:r>
      <w:hyperlink w:anchor="_ENREF_110" w:tooltip="Martinis, 2015 #507" w:history="1">
        <w:r w:rsidR="00000214">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62" w:tooltip="Thompson, 2015 #508" w:history="1">
        <w:r w:rsidR="00000214">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64" w:tooltip="Henderson, 2008 #504" w:history="1">
        <w:r w:rsidR="00000214">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w:t>
      </w:r>
      <w:r w:rsidR="00C16D27">
        <w:lastRenderedPageBreak/>
        <w:t xml:space="preserve">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109" w:tooltip="Martinez, 2007 #475" w:history="1">
        <w:r w:rsidR="00000214">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14" w:tooltip="Miliaresis, 2009 #509" w:history="1">
        <w:r w:rsidR="00000214">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101" w:tooltip="Lucas, 2007 #471" w:history="1">
        <w:r w:rsidR="00000214">
          <w:rPr>
            <w:noProof/>
          </w:rPr>
          <w:t>Lucas et al. 2007</w:t>
        </w:r>
      </w:hyperlink>
      <w:r w:rsidR="00670AFE">
        <w:rPr>
          <w:noProof/>
        </w:rPr>
        <w:t xml:space="preserve">, </w:t>
      </w:r>
      <w:hyperlink w:anchor="_ENREF_175" w:tooltip="Wdowinski, 2008 #472" w:history="1">
        <w:r w:rsidR="00000214">
          <w:rPr>
            <w:noProof/>
          </w:rPr>
          <w:t>Wdowinski et al. 2008b</w:t>
        </w:r>
      </w:hyperlink>
      <w:r w:rsidR="00670AFE">
        <w:rPr>
          <w:noProof/>
        </w:rPr>
        <w:t xml:space="preserve">, </w:t>
      </w:r>
      <w:hyperlink w:anchor="_ENREF_70" w:tooltip="Hong, 2010 #473" w:history="1">
        <w:r w:rsidR="00000214">
          <w:rPr>
            <w:noProof/>
          </w:rPr>
          <w:t>Hong et al. 2010b</w:t>
        </w:r>
      </w:hyperlink>
      <w:r w:rsidR="00670AFE">
        <w:rPr>
          <w:noProof/>
        </w:rPr>
        <w:t xml:space="preserve">, </w:t>
      </w:r>
      <w:hyperlink w:anchor="_ENREF_20" w:tooltip="Brisco, 2011 #505" w:history="1">
        <w:r w:rsidR="00000214">
          <w:rPr>
            <w:noProof/>
          </w:rPr>
          <w:t>Brisco et al. 2011</w:t>
        </w:r>
      </w:hyperlink>
      <w:r w:rsidR="00670AFE">
        <w:rPr>
          <w:noProof/>
        </w:rPr>
        <w:t xml:space="preserve">, </w:t>
      </w:r>
      <w:hyperlink w:anchor="_ENREF_113" w:tooltip="Merchant, 2017 #470" w:history="1">
        <w:r w:rsidR="00000214">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61" w:tooltip="Hall, 1996 #527" w:history="1">
        <w:r w:rsidR="00000214">
          <w:rPr>
            <w:noProof/>
          </w:rPr>
          <w:t>Hall 1996</w:t>
        </w:r>
      </w:hyperlink>
      <w:r w:rsidR="003421C3">
        <w:rPr>
          <w:noProof/>
        </w:rPr>
        <w:t xml:space="preserve">, </w:t>
      </w:r>
      <w:hyperlink w:anchor="_ENREF_128" w:tooltip="Ouchi, 2013 #522" w:history="1">
        <w:r w:rsidR="00000214">
          <w:rPr>
            <w:noProof/>
          </w:rPr>
          <w:t>Ouchi 2013</w:t>
        </w:r>
      </w:hyperlink>
      <w:r w:rsidR="003421C3">
        <w:rPr>
          <w:noProof/>
        </w:rPr>
        <w:t xml:space="preserve">, </w:t>
      </w:r>
      <w:hyperlink w:anchor="_ENREF_21" w:tooltip="Brisco, 2015 #520" w:history="1">
        <w:r w:rsidR="00000214">
          <w:rPr>
            <w:noProof/>
          </w:rPr>
          <w:t>Brisco et al. 2015</w:t>
        </w:r>
      </w:hyperlink>
      <w:r w:rsidR="003421C3">
        <w:rPr>
          <w:noProof/>
        </w:rPr>
        <w:t xml:space="preserve">, </w:t>
      </w:r>
      <w:hyperlink w:anchor="_ENREF_107" w:tooltip="Manavalan, 2017 #521" w:history="1">
        <w:r w:rsidR="00000214">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176" w:tooltip="White, 2015 #476" w:history="1">
        <w:r w:rsidR="00000214">
          <w:rPr>
            <w:noProof/>
          </w:rPr>
          <w:t>White et al. 2015</w:t>
        </w:r>
      </w:hyperlink>
      <w:r w:rsidR="001B3B32">
        <w:rPr>
          <w:noProof/>
        </w:rPr>
        <w:t xml:space="preserve">, </w:t>
      </w:r>
      <w:hyperlink w:anchor="_ENREF_113" w:tooltip="Merchant, 2017 #470" w:history="1">
        <w:r w:rsidR="00000214">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108" w:tooltip="Marechal, 2012 #510" w:history="1">
        <w:r w:rsidR="00000214">
          <w:rPr>
            <w:noProof/>
          </w:rPr>
          <w:t>Marechal et al. 2012</w:t>
        </w:r>
      </w:hyperlink>
      <w:r>
        <w:rPr>
          <w:noProof/>
        </w:rPr>
        <w:t xml:space="preserve">, </w:t>
      </w:r>
      <w:hyperlink w:anchor="_ENREF_88" w:tooltip="Kuenzer, 2013 #511" w:history="1">
        <w:r w:rsidR="00000214">
          <w:rPr>
            <w:noProof/>
          </w:rPr>
          <w:t>Kuenzer et al. 2013</w:t>
        </w:r>
      </w:hyperlink>
      <w:r>
        <w:rPr>
          <w:noProof/>
        </w:rPr>
        <w:t xml:space="preserve">, </w:t>
      </w:r>
      <w:hyperlink w:anchor="_ENREF_15" w:tooltip="Bolanos, 2016 #512" w:history="1">
        <w:r w:rsidR="00000214">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000214">
        <w:instrText xml:space="preserve"> ADDIN EN.CITE &lt;EndNote&gt;&lt;Cite&gt;&lt;Author&gt;Klemas&lt;/Author&gt;&lt;Year&gt;2013&lt;/Year&gt;&lt;RecNum&gt;474&lt;/RecNum&gt;&lt;DisplayText&gt;(Klemas 2013b)&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000214">
        <w:rPr>
          <w:noProof/>
        </w:rPr>
        <w:t>(</w:t>
      </w:r>
      <w:hyperlink w:anchor="_ENREF_85" w:tooltip="Klemas, 2013 #474" w:history="1">
        <w:r w:rsidR="00000214">
          <w:rPr>
            <w:noProof/>
          </w:rPr>
          <w:t>Klemas 2013b</w:t>
        </w:r>
      </w:hyperlink>
      <w:r w:rsidR="00000214">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76" w:tooltip="White, 2015 #476" w:history="1">
        <w:r w:rsidR="00000214">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000214">
        <w:instrText xml:space="preserve"> ADDIN EN.CITE </w:instrText>
      </w:r>
      <w:r w:rsidR="00000214">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000214">
        <w:instrText xml:space="preserve"> ADDIN EN.CITE.DATA </w:instrText>
      </w:r>
      <w:r w:rsidR="00000214">
        <w:fldChar w:fldCharType="end"/>
      </w:r>
      <w:r w:rsidR="00AC14B0">
        <w:fldChar w:fldCharType="separate"/>
      </w:r>
      <w:r w:rsidR="00000214">
        <w:rPr>
          <w:noProof/>
        </w:rPr>
        <w:t>(</w:t>
      </w:r>
      <w:hyperlink w:anchor="_ENREF_43" w:tooltip="Dobson, 1992 #513" w:history="1">
        <w:r w:rsidR="00000214">
          <w:rPr>
            <w:noProof/>
          </w:rPr>
          <w:t>Dobson et al. 1992</w:t>
        </w:r>
      </w:hyperlink>
      <w:r w:rsidR="00000214">
        <w:rPr>
          <w:noProof/>
        </w:rPr>
        <w:t xml:space="preserve">, </w:t>
      </w:r>
      <w:hyperlink w:anchor="_ENREF_20" w:tooltip="Brisco, 2011 #505" w:history="1">
        <w:r w:rsidR="00000214">
          <w:rPr>
            <w:noProof/>
          </w:rPr>
          <w:t>Brisco et al. 2011</w:t>
        </w:r>
      </w:hyperlink>
      <w:r w:rsidR="00000214">
        <w:rPr>
          <w:noProof/>
        </w:rPr>
        <w:t xml:space="preserve">, </w:t>
      </w:r>
      <w:hyperlink w:anchor="_ENREF_85" w:tooltip="Klemas, 2013 #474" w:history="1">
        <w:r w:rsidR="00000214">
          <w:rPr>
            <w:noProof/>
          </w:rPr>
          <w:t>Klemas 2013b</w:t>
        </w:r>
      </w:hyperlink>
      <w:r w:rsidR="00000214">
        <w:rPr>
          <w:noProof/>
        </w:rPr>
        <w:t xml:space="preserve">, </w:t>
      </w:r>
      <w:hyperlink w:anchor="_ENREF_104" w:tooltip="Mahdianpari, 2017 #514" w:history="1">
        <w:r w:rsidR="00000214">
          <w:rPr>
            <w:noProof/>
          </w:rPr>
          <w:t>Mahdianpari et al. 2017</w:t>
        </w:r>
      </w:hyperlink>
      <w:r w:rsidR="00000214">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 </w:instrText>
      </w:r>
      <w:r w:rsidR="00753671">
        <w:fldChar w:fldCharType="begin">
          <w:fldData xml:space="preserve">PEVuZE5vdGU+PENpdGU+PEF1dGhvcj5MYW5nPC9BdXRob3I+PFllYXI+MjAwODwvWWVhcj48UmVj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</w:fldData>
        </w:fldChar>
      </w:r>
      <w:r w:rsidR="00753671">
        <w:instrText xml:space="preserve"> ADDIN EN.CITE.DATA </w:instrText>
      </w:r>
      <w:r w:rsidR="00753671">
        <w:fldChar w:fldCharType="end"/>
      </w:r>
      <w:r w:rsidR="00516811">
        <w:fldChar w:fldCharType="separate"/>
      </w:r>
      <w:r w:rsidR="00753671">
        <w:rPr>
          <w:noProof/>
        </w:rPr>
        <w:t>(</w:t>
      </w:r>
      <w:hyperlink w:anchor="_ENREF_66" w:tooltip="Hess, 1990 #477" w:history="1">
        <w:r w:rsidR="00000214">
          <w:rPr>
            <w:noProof/>
          </w:rPr>
          <w:t>Hess et al. 1990</w:t>
        </w:r>
      </w:hyperlink>
      <w:r w:rsidR="00753671">
        <w:rPr>
          <w:noProof/>
        </w:rPr>
        <w:t xml:space="preserve">, </w:t>
      </w:r>
      <w:hyperlink w:anchor="_ENREF_37" w:tooltip="Crevier, 1996 #525" w:history="1">
        <w:r w:rsidR="00000214">
          <w:rPr>
            <w:noProof/>
          </w:rPr>
          <w:t>Crevier et al. 1996</w:t>
        </w:r>
      </w:hyperlink>
      <w:r w:rsidR="00753671">
        <w:rPr>
          <w:noProof/>
        </w:rPr>
        <w:t xml:space="preserve">, </w:t>
      </w:r>
      <w:hyperlink w:anchor="_ENREF_3" w:tooltip="Adam, 1998 #526" w:history="1">
        <w:r w:rsidR="00000214">
          <w:rPr>
            <w:noProof/>
          </w:rPr>
          <w:t>Adam et al. 1998</w:t>
        </w:r>
      </w:hyperlink>
      <w:r w:rsidR="00753671">
        <w:rPr>
          <w:noProof/>
        </w:rPr>
        <w:t xml:space="preserve">, </w:t>
      </w:r>
      <w:hyperlink w:anchor="_ENREF_92" w:tooltip="Lang, 2008 #515" w:history="1">
        <w:r w:rsidR="00000214">
          <w:rPr>
            <w:noProof/>
          </w:rPr>
          <w:t>Lang et al. 2008b</w:t>
        </w:r>
      </w:hyperlink>
      <w:r w:rsidR="00753671">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20" w:tooltip="Brisco, 2011 #505" w:history="1">
        <w:r w:rsidR="00000214">
          <w:rPr>
            <w:noProof/>
          </w:rPr>
          <w:t>Brisco et al. 2011</w:t>
        </w:r>
      </w:hyperlink>
      <w:r w:rsidR="00037BB0">
        <w:rPr>
          <w:noProof/>
        </w:rPr>
        <w:t xml:space="preserve">, </w:t>
      </w:r>
      <w:hyperlink w:anchor="_ENREF_149" w:tooltip="Schmitt, 2013 #516" w:history="1">
        <w:r w:rsidR="00000214">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lastRenderedPageBreak/>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polarimetrically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772F3F">
        <w:t xml:space="preserve"> </w:t>
      </w:r>
      <w:r w:rsidR="00772F3F">
        <w:fldChar w:fldCharType="begin"/>
      </w:r>
      <w:r w:rsidR="00DD5D76">
        <w:instrText xml:space="preserve"> ADDIN EN.CITE &lt;EndNote&gt;&lt;Cite&gt;&lt;Author&gt;Boerner&lt;/Author&gt;&lt;Year&gt;1998&lt;/Year&gt;&lt;RecNum&gt;595&lt;/RecNum&gt;&lt;DisplayText&gt;(Boerner et al. 1998)&lt;/DisplayText&gt;&lt;record&gt;&lt;rec-number&gt;595&lt;/rec-number&gt;&lt;foreign-keys&gt;&lt;key app="EN" db-id="25teddewsvepe9e5faxptreqrptrz95ftz5d" timestamp="1505754187"&gt;595&lt;/key&gt;&lt;/foreign-keys&gt;&lt;ref-type name="Book Section"&gt;5&lt;/ref-type&gt;&lt;contributors&gt;&lt;authors&gt;&lt;author&gt;Boerner, W-M.&lt;/author&gt;&lt;author&gt;Mott, H.&lt;/author&gt;&lt;author&gt;Luneburg, E.&lt;/author&gt;&lt;author&gt;Livingstone, C.&lt;/author&gt;&lt;author&gt;Brisco, B.&lt;/author&gt;&lt;author&gt;Brown, R. J.&lt;/author&gt;&lt;author&gt;Patterson, J. S.&lt;/author&gt;&lt;/authors&gt;&lt;secondary-authors&gt;&lt;author&gt;Henderson, F. M.&lt;/author&gt;&lt;author&gt;Lewis, A. J.&lt;/author&gt;&lt;/secondary-authors&gt;&lt;/contributors&gt;&lt;titles&gt;&lt;title&gt;Polarimetry in Radar Remote Sensing: Basic and Applied Concepts&lt;/title&gt;&lt;secondary-title&gt;Principles and Applications of Imaging Radar, Manual of Remote Sensing, Third Edition, Volume 2&lt;/secondary-title&gt;&lt;/titles&gt;&lt;pages&gt;271-356&lt;/pages&gt;&lt;section&gt;5&lt;/section&gt;&lt;dates&gt;&lt;year&gt;1998&lt;/year&gt;&lt;/dates&gt;&lt;pub-location&gt;Toronto, Ontario, Canada&lt;/pub-location&gt;&lt;publisher&gt;John Wiley &amp;amp; Sons, Inc.&lt;/publisher&gt;&lt;urls&gt;&lt;/urls&gt;&lt;/record&gt;&lt;/Cite&gt;&lt;/EndNote&gt;</w:instrText>
      </w:r>
      <w:r w:rsidR="00772F3F">
        <w:fldChar w:fldCharType="separate"/>
      </w:r>
      <w:r w:rsidR="00772F3F">
        <w:rPr>
          <w:noProof/>
        </w:rPr>
        <w:t>(</w:t>
      </w:r>
      <w:hyperlink w:anchor="_ENREF_14" w:tooltip="Boerner, 1998 #595" w:history="1">
        <w:r w:rsidR="00000214">
          <w:rPr>
            <w:noProof/>
          </w:rPr>
          <w:t>Boerner et al. 1998</w:t>
        </w:r>
      </w:hyperlink>
      <w:r w:rsidR="00772F3F">
        <w:rPr>
          <w:noProof/>
        </w:rPr>
        <w:t>)</w:t>
      </w:r>
      <w:r w:rsidR="00772F3F">
        <w:fldChar w:fldCharType="end"/>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76" w:tooltip="White, 2015 #476" w:history="1">
        <w:r w:rsidR="00000214">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27" w:tooltip="Oberstadler, 1997 #529" w:history="1">
        <w:r w:rsidR="00000214">
          <w:rPr>
            <w:noProof/>
          </w:rPr>
          <w:t>Oberstadler et al. 1997</w:t>
        </w:r>
      </w:hyperlink>
      <w:r w:rsidR="002E468D">
        <w:rPr>
          <w:noProof/>
        </w:rPr>
        <w:t xml:space="preserve">, </w:t>
      </w:r>
      <w:hyperlink w:anchor="_ENREF_73" w:tooltip="Horritt, 2001 #528" w:history="1">
        <w:r w:rsidR="00000214">
          <w:rPr>
            <w:noProof/>
          </w:rPr>
          <w:t>Horritt et al. 2001</w:t>
        </w:r>
      </w:hyperlink>
      <w:r w:rsidR="002E468D">
        <w:rPr>
          <w:noProof/>
        </w:rPr>
        <w:t xml:space="preserve">, </w:t>
      </w:r>
      <w:hyperlink w:anchor="_ENREF_165" w:tooltip="Townsend, 2001 #530" w:history="1">
        <w:r w:rsidR="00000214">
          <w:rPr>
            <w:noProof/>
          </w:rPr>
          <w:t>Townsend 2001</w:t>
        </w:r>
      </w:hyperlink>
      <w:r w:rsidR="002E468D">
        <w:rPr>
          <w:noProof/>
        </w:rPr>
        <w:t xml:space="preserve">, </w:t>
      </w:r>
      <w:hyperlink w:anchor="_ENREF_167" w:tooltip="Töyrä, 2001 #524" w:history="1">
        <w:r w:rsidR="00000214">
          <w:rPr>
            <w:noProof/>
          </w:rPr>
          <w:t>Töyrä et al. 2001</w:t>
        </w:r>
      </w:hyperlink>
      <w:r w:rsidR="002E468D">
        <w:rPr>
          <w:noProof/>
        </w:rPr>
        <w:t xml:space="preserve">, </w:t>
      </w:r>
      <w:hyperlink w:anchor="_ENREF_79" w:tooltip="Karvonen, 2005 #531" w:history="1">
        <w:r w:rsidR="00000214">
          <w:rPr>
            <w:noProof/>
          </w:rPr>
          <w:t>Karvonen et al. 2005</w:t>
        </w:r>
      </w:hyperlink>
      <w:r w:rsidR="002E468D">
        <w:rPr>
          <w:noProof/>
        </w:rPr>
        <w:t xml:space="preserve">, </w:t>
      </w:r>
      <w:hyperlink w:anchor="_ENREF_96" w:tooltip="Li, 2005 #435" w:history="1">
        <w:r w:rsidR="00000214">
          <w:rPr>
            <w:noProof/>
          </w:rPr>
          <w:t>Li et al. 2005</w:t>
        </w:r>
      </w:hyperlink>
      <w:r w:rsidR="002E468D">
        <w:rPr>
          <w:noProof/>
        </w:rPr>
        <w:t xml:space="preserve">, </w:t>
      </w:r>
      <w:hyperlink w:anchor="_ENREF_87" w:tooltip="Kuang, 2011 #532" w:history="1">
        <w:r w:rsidR="00000214">
          <w:rPr>
            <w:noProof/>
          </w:rPr>
          <w:t>Kuang et al. 2011</w:t>
        </w:r>
      </w:hyperlink>
      <w:r w:rsidR="002E468D">
        <w:rPr>
          <w:noProof/>
        </w:rPr>
        <w:t xml:space="preserve">, </w:t>
      </w:r>
      <w:hyperlink w:anchor="_ENREF_176" w:tooltip="White, 2015 #476" w:history="1">
        <w:r w:rsidR="00000214">
          <w:rPr>
            <w:noProof/>
          </w:rPr>
          <w:t>White et al. 2015</w:t>
        </w:r>
      </w:hyperlink>
      <w:r w:rsidR="002E468D">
        <w:rPr>
          <w:noProof/>
        </w:rPr>
        <w:t xml:space="preserve">, </w:t>
      </w:r>
      <w:hyperlink w:anchor="_ENREF_181" w:tooltip="Wilusz, 2017 #538" w:history="1">
        <w:r w:rsidR="00000214">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64" w:tooltip="Touzi, 2007 #506" w:history="1">
        <w:r w:rsidR="00000214">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67" w:tooltip="Töyrä, 2001 #524" w:history="1">
        <w:r w:rsidR="00000214">
          <w:rPr>
            <w:noProof/>
          </w:rPr>
          <w:t>Töyrä et al. 2001</w:t>
        </w:r>
      </w:hyperlink>
      <w:r w:rsidR="00BF0155">
        <w:rPr>
          <w:noProof/>
        </w:rPr>
        <w:t xml:space="preserve">, </w:t>
      </w:r>
      <w:hyperlink w:anchor="_ENREF_96" w:tooltip="Li, 2005 #435" w:history="1">
        <w:r w:rsidR="00000214">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68" w:tooltip="Ustin, 1991 #540" w:history="1">
        <w:r w:rsidR="00000214">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177" w:tooltip="White, 2014 #534" w:history="1">
        <w:r w:rsidR="00000214">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65" w:tooltip="Hess, 1995 #517" w:history="1">
        <w:r w:rsidR="00000214">
          <w:rPr>
            <w:noProof/>
          </w:rPr>
          <w:t>Hess et al. 1995</w:t>
        </w:r>
      </w:hyperlink>
      <w:r w:rsidR="00F6484C">
        <w:rPr>
          <w:noProof/>
        </w:rPr>
        <w:t xml:space="preserve">, </w:t>
      </w:r>
      <w:hyperlink w:anchor="_ENREF_16" w:tooltip="Bourgeau-Chavez, 2001 #537" w:history="1">
        <w:r w:rsidR="00000214">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48" w:tooltip="Scheuchl, 2004 #535" w:history="1">
        <w:r w:rsidR="00000214">
          <w:rPr>
            <w:noProof/>
          </w:rPr>
          <w:t>Scheuchl et al. 2004</w:t>
        </w:r>
      </w:hyperlink>
      <w:r w:rsidR="00F6484C">
        <w:rPr>
          <w:noProof/>
        </w:rPr>
        <w:t xml:space="preserve">, </w:t>
      </w:r>
      <w:hyperlink w:anchor="_ENREF_169" w:tooltip="Vachon, 2011 #536" w:history="1">
        <w:r w:rsidR="00000214">
          <w:rPr>
            <w:noProof/>
          </w:rPr>
          <w:t>Vachon et al. 2011</w:t>
        </w:r>
      </w:hyperlink>
      <w:r w:rsidR="00F6484C">
        <w:rPr>
          <w:noProof/>
        </w:rPr>
        <w:t xml:space="preserve">, </w:t>
      </w:r>
      <w:hyperlink w:anchor="_ENREF_177" w:tooltip="White, 2014 #534" w:history="1">
        <w:r w:rsidR="00000214">
          <w:rPr>
            <w:noProof/>
          </w:rPr>
          <w:t>White et al. 2014</w:t>
        </w:r>
      </w:hyperlink>
      <w:r w:rsidR="00F6484C">
        <w:rPr>
          <w:noProof/>
        </w:rPr>
        <w:t>)</w:t>
      </w:r>
      <w:r w:rsidR="00555CF2">
        <w:fldChar w:fldCharType="end"/>
      </w:r>
      <w:r w:rsidR="00555CF2">
        <w:t>.</w:t>
      </w:r>
    </w:p>
    <w:p w:rsidR="002638DF" w:rsidRDefault="00555CF2" w:rsidP="005A761F">
      <w:r>
        <w:lastRenderedPageBreak/>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176" w:tooltip="White, 2015 #476" w:history="1">
        <w:r w:rsidR="00000214">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32" w:tooltip="Pope, 1997 #542" w:history="1">
        <w:r w:rsidR="00000214">
          <w:rPr>
            <w:noProof/>
          </w:rPr>
          <w:t>Pope et al. 1997</w:t>
        </w:r>
      </w:hyperlink>
      <w:r w:rsidR="00860D4D">
        <w:rPr>
          <w:noProof/>
        </w:rPr>
        <w:t xml:space="preserve">, </w:t>
      </w:r>
      <w:hyperlink w:anchor="_ENREF_166" w:tooltip="Townsend, 2002 #543" w:history="1">
        <w:r w:rsidR="00000214">
          <w:rPr>
            <w:noProof/>
          </w:rPr>
          <w:t>Townsend 2002</w:t>
        </w:r>
      </w:hyperlink>
      <w:r w:rsidR="00860D4D">
        <w:rPr>
          <w:noProof/>
        </w:rPr>
        <w:t xml:space="preserve">, </w:t>
      </w:r>
      <w:hyperlink w:anchor="_ENREF_163" w:tooltip="Touzi, 2004 #544" w:history="1">
        <w:r w:rsidR="00000214">
          <w:rPr>
            <w:noProof/>
          </w:rPr>
          <w:t>Touzi et al. 2004</w:t>
        </w:r>
      </w:hyperlink>
      <w:r w:rsidR="00860D4D">
        <w:rPr>
          <w:noProof/>
        </w:rPr>
        <w:t xml:space="preserve">, </w:t>
      </w:r>
      <w:hyperlink w:anchor="_ENREF_20" w:tooltip="Brisco, 2011 #505" w:history="1">
        <w:r w:rsidR="00000214">
          <w:rPr>
            <w:noProof/>
          </w:rPr>
          <w:t>Brisco et al. 2011</w:t>
        </w:r>
      </w:hyperlink>
      <w:r w:rsidR="00860D4D">
        <w:rPr>
          <w:noProof/>
        </w:rPr>
        <w:t xml:space="preserve">, </w:t>
      </w:r>
      <w:hyperlink w:anchor="_ENREF_98" w:tooltip="Lopez-Sanchez, 2011 #539" w:history="1">
        <w:r w:rsidR="00000214">
          <w:rPr>
            <w:noProof/>
          </w:rPr>
          <w:t>Lopez-Sanchez et al. 2011</w:t>
        </w:r>
      </w:hyperlink>
      <w:r w:rsidR="00860D4D">
        <w:rPr>
          <w:noProof/>
        </w:rPr>
        <w:t xml:space="preserve">, </w:t>
      </w:r>
      <w:hyperlink w:anchor="_ENREF_68" w:tooltip="Hong, 2015 #545" w:history="1">
        <w:r w:rsidR="00000214">
          <w:rPr>
            <w:noProof/>
          </w:rPr>
          <w:t>Hong et al. 2015</w:t>
        </w:r>
      </w:hyperlink>
      <w:r w:rsidR="00860D4D">
        <w:rPr>
          <w:noProof/>
        </w:rPr>
        <w:t xml:space="preserve">, </w:t>
      </w:r>
      <w:hyperlink w:anchor="_ENREF_7" w:tooltip="Amani, 2017 #548" w:history="1">
        <w:r w:rsidR="00000214">
          <w:rPr>
            <w:noProof/>
          </w:rPr>
          <w:t>Amani et al. 2017</w:t>
        </w:r>
      </w:hyperlink>
      <w:r w:rsidR="00860D4D">
        <w:rPr>
          <w:noProof/>
        </w:rPr>
        <w:t xml:space="preserve">, </w:t>
      </w:r>
      <w:hyperlink w:anchor="_ENREF_24" w:tooltip="Buono, 2017 #549" w:history="1">
        <w:r w:rsidR="00000214">
          <w:rPr>
            <w:noProof/>
          </w:rPr>
          <w:t>Buono et al. 2017</w:t>
        </w:r>
      </w:hyperlink>
      <w:r w:rsidR="00860D4D">
        <w:rPr>
          <w:noProof/>
        </w:rPr>
        <w:t xml:space="preserve">, </w:t>
      </w:r>
      <w:hyperlink w:anchor="_ENREF_103" w:tooltip="Mahdavi, 2017 #546" w:history="1">
        <w:r w:rsidR="00000214">
          <w:rPr>
            <w:noProof/>
          </w:rPr>
          <w:t>Mahdavi et al. 2017</w:t>
        </w:r>
      </w:hyperlink>
      <w:r w:rsidR="00860D4D">
        <w:rPr>
          <w:noProof/>
        </w:rPr>
        <w:t xml:space="preserve">, </w:t>
      </w:r>
      <w:hyperlink w:anchor="_ENREF_107" w:tooltip="Manavalan, 2017 #521" w:history="1">
        <w:r w:rsidR="00000214">
          <w:rPr>
            <w:noProof/>
          </w:rPr>
          <w:t>Manavalan et al. 2017</w:t>
        </w:r>
      </w:hyperlink>
      <w:r w:rsidR="00860D4D">
        <w:rPr>
          <w:noProof/>
        </w:rPr>
        <w:t xml:space="preserve">, </w:t>
      </w:r>
      <w:hyperlink w:anchor="_ENREF_113" w:tooltip="Merchant, 2017 #470" w:history="1">
        <w:r w:rsidR="00000214">
          <w:rPr>
            <w:noProof/>
          </w:rPr>
          <w:t>Merchant et al. 2017</w:t>
        </w:r>
      </w:hyperlink>
      <w:r w:rsidR="00860D4D">
        <w:rPr>
          <w:noProof/>
        </w:rPr>
        <w:t xml:space="preserve">, </w:t>
      </w:r>
      <w:hyperlink w:anchor="_ENREF_131" w:tooltip="Pham-Duc, 2017 #547" w:history="1">
        <w:r w:rsidR="00000214">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50" w:tooltip="Gallant, 2015 #439" w:history="1">
        <w:r w:rsidR="00000214">
          <w:rPr>
            <w:noProof/>
          </w:rPr>
          <w:t>Gallant 2015</w:t>
        </w:r>
      </w:hyperlink>
      <w:r w:rsidR="00860D4D">
        <w:rPr>
          <w:noProof/>
        </w:rPr>
        <w:t xml:space="preserve">, </w:t>
      </w:r>
      <w:hyperlink w:anchor="_ENREF_176" w:tooltip="White, 2015 #476" w:history="1">
        <w:r w:rsidR="00000214">
          <w:rPr>
            <w:noProof/>
          </w:rPr>
          <w:t>White et al. 2015</w:t>
        </w:r>
      </w:hyperlink>
      <w:r w:rsidR="00860D4D">
        <w:rPr>
          <w:noProof/>
        </w:rPr>
        <w:t xml:space="preserve">, </w:t>
      </w:r>
      <w:hyperlink w:anchor="_ENREF_59" w:tooltip="Guo, 2017 #550" w:history="1">
        <w:r w:rsidR="00000214">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28" w:tooltip="Ouchi, 2013 #522" w:history="1">
        <w:r w:rsidR="00000214">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63" w:tooltip="Touzi, 2004 #544" w:history="1">
        <w:r w:rsidR="00000214">
          <w:rPr>
            <w:noProof/>
          </w:rPr>
          <w:t>Touzi et al. 2004</w:t>
        </w:r>
      </w:hyperlink>
      <w:r w:rsidR="005653FA">
        <w:rPr>
          <w:noProof/>
        </w:rPr>
        <w:t xml:space="preserve">, </w:t>
      </w:r>
      <w:hyperlink w:anchor="_ENREF_23" w:tooltip="Brisco, 2008 #551" w:history="1">
        <w:r w:rsidR="00000214">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63" w:tooltip="Touzi, 2004 #544" w:history="1">
        <w:r w:rsidR="00000214">
          <w:rPr>
            <w:noProof/>
          </w:rPr>
          <w:t>Touzi et al. 2004</w:t>
        </w:r>
      </w:hyperlink>
      <w:r>
        <w:rPr>
          <w:noProof/>
        </w:rPr>
        <w:t xml:space="preserve">, </w:t>
      </w:r>
      <w:hyperlink w:anchor="_ENREF_20" w:tooltip="Brisco, 2011 #505" w:history="1">
        <w:r w:rsidR="00000214">
          <w:rPr>
            <w:noProof/>
          </w:rPr>
          <w:t>Brisco et al. 2011</w:t>
        </w:r>
      </w:hyperlink>
      <w:r>
        <w:rPr>
          <w:noProof/>
        </w:rPr>
        <w:t xml:space="preserve">, </w:t>
      </w:r>
      <w:hyperlink w:anchor="_ENREF_176" w:tooltip="White, 2015 #476" w:history="1">
        <w:r w:rsidR="00000214">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31" w:tooltip="Cloude, 1996 #553" w:history="1">
        <w:r w:rsidR="00000214">
          <w:rPr>
            <w:noProof/>
          </w:rPr>
          <w:t>Cloude et al. 1996</w:t>
        </w:r>
      </w:hyperlink>
      <w:r w:rsidR="004B7EDF">
        <w:rPr>
          <w:noProof/>
        </w:rPr>
        <w:t xml:space="preserve">, </w:t>
      </w:r>
      <w:hyperlink w:anchor="_ENREF_60" w:tooltip="Hajnsek, 2003 #552" w:history="1">
        <w:r w:rsidR="00000214">
          <w:rPr>
            <w:noProof/>
          </w:rPr>
          <w:t>Hajnsek et al. 2003</w:t>
        </w:r>
      </w:hyperlink>
      <w:r w:rsidR="004B7EDF">
        <w:rPr>
          <w:noProof/>
        </w:rPr>
        <w:t xml:space="preserve">, </w:t>
      </w:r>
      <w:hyperlink w:anchor="_ENREF_163" w:tooltip="Touzi, 2004 #544" w:history="1">
        <w:r w:rsidR="00000214">
          <w:rPr>
            <w:noProof/>
          </w:rPr>
          <w:t>Touzi et al. 2004</w:t>
        </w:r>
      </w:hyperlink>
      <w:r w:rsidR="004B7EDF">
        <w:rPr>
          <w:noProof/>
        </w:rPr>
        <w:t xml:space="preserve">, </w:t>
      </w:r>
      <w:hyperlink w:anchor="_ENREF_113" w:tooltip="Merchant, 2017 #470" w:history="1">
        <w:r w:rsidR="00000214">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32" w:tooltip="Cloude, 1997 #555" w:history="1">
        <w:r w:rsidR="00000214">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48" w:tooltip="Freeman, 1998 #556" w:history="1">
        <w:r w:rsidR="00000214">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31" w:tooltip="Cloude, 1996 #553" w:history="1">
        <w:r w:rsidR="00000214">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170" w:tooltip="van Zyl, 1989 #554" w:history="1">
        <w:r w:rsidR="00000214">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186" w:tooltip="Yamaguchi, 2005 #557" w:history="1">
        <w:r w:rsidR="00000214">
          <w:rPr>
            <w:noProof/>
          </w:rPr>
          <w:t>Yamaguchi et al. 2005</w:t>
        </w:r>
      </w:hyperlink>
      <w:r w:rsidR="007B1530">
        <w:rPr>
          <w:noProof/>
        </w:rPr>
        <w:t xml:space="preserve">, </w:t>
      </w:r>
      <w:hyperlink w:anchor="_ENREF_187" w:tooltip="Yamaguchi, 2011 #559" w:history="1">
        <w:r w:rsidR="00000214">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164" w:tooltip="Touzi, 2007 #506" w:history="1">
        <w:r w:rsidR="00000214">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68" w:tooltip="Hong, 2015 #545" w:history="1">
        <w:r w:rsidR="00000214">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47" w:tooltip="Franklin, 2017 #561" w:history="1">
        <w:r w:rsidR="00000214">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22" w:tooltip="Brisco, 2013 #558" w:history="1">
        <w:r w:rsidR="00000214">
          <w:rPr>
            <w:noProof/>
          </w:rPr>
          <w:t>Brisco et al. 2013</w:t>
        </w:r>
      </w:hyperlink>
      <w:r w:rsidR="00681FB5">
        <w:rPr>
          <w:noProof/>
        </w:rPr>
        <w:t xml:space="preserve">, </w:t>
      </w:r>
      <w:hyperlink w:anchor="_ENREF_113" w:tooltip="Merchant, 2017 #470" w:history="1">
        <w:r w:rsidR="00000214">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20" w:tooltip="Brisco, 2011 #505" w:history="1">
        <w:r w:rsidR="00000214">
          <w:rPr>
            <w:noProof/>
          </w:rPr>
          <w:t>Brisco et al. 2011</w:t>
        </w:r>
      </w:hyperlink>
      <w:r w:rsidR="006B2917">
        <w:rPr>
          <w:noProof/>
        </w:rPr>
        <w:t xml:space="preserve">, </w:t>
      </w:r>
      <w:hyperlink w:anchor="_ENREF_51" w:tooltip="Gallant, 2014 #560" w:history="1">
        <w:r w:rsidR="00000214">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20" w:tooltip="Brisco, 2011 #505" w:history="1">
        <w:r w:rsidR="00000214">
          <w:rPr>
            <w:noProof/>
          </w:rPr>
          <w:t>Brisco et al. 2011</w:t>
        </w:r>
      </w:hyperlink>
      <w:r w:rsidR="00483789">
        <w:rPr>
          <w:noProof/>
        </w:rPr>
        <w:t xml:space="preserve">, </w:t>
      </w:r>
      <w:hyperlink w:anchor="_ENREF_68" w:tooltip="Hong, 2015 #545" w:history="1">
        <w:r w:rsidR="00000214">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29" w:tooltip="Clewley, 2015 #562" w:history="1">
        <w:r w:rsidR="00000214">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20" w:tooltip="Brisco, 2011 #505" w:history="1">
        <w:r w:rsidR="00000214">
          <w:rPr>
            <w:noProof/>
          </w:rPr>
          <w:t>Brisco et al. 2011</w:t>
        </w:r>
      </w:hyperlink>
      <w:r w:rsidR="00A10264">
        <w:rPr>
          <w:noProof/>
        </w:rPr>
        <w:t xml:space="preserve">, </w:t>
      </w:r>
      <w:hyperlink w:anchor="_ENREF_51" w:tooltip="Gallant, 2014 #560" w:history="1">
        <w:r w:rsidR="00000214">
          <w:rPr>
            <w:noProof/>
          </w:rPr>
          <w:t>Gallant et al. 2014</w:t>
        </w:r>
      </w:hyperlink>
      <w:r w:rsidR="00A10264">
        <w:rPr>
          <w:noProof/>
        </w:rPr>
        <w:t xml:space="preserve">, </w:t>
      </w:r>
      <w:hyperlink w:anchor="_ENREF_113" w:tooltip="Merchant, 2017 #470" w:history="1">
        <w:r w:rsidR="00000214">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30" w:tooltip="Cloude, 1998 #569" w:history="1">
        <w:r w:rsidR="00000214">
          <w:rPr>
            <w:noProof/>
          </w:rPr>
          <w:t>Cloude et al. 1998</w:t>
        </w:r>
      </w:hyperlink>
      <w:r w:rsidR="00683BB9">
        <w:rPr>
          <w:noProof/>
        </w:rPr>
        <w:t>)</w:t>
      </w:r>
      <w:r w:rsidR="00683BB9">
        <w:fldChar w:fldCharType="end"/>
      </w:r>
      <w:r w:rsidR="0043691A">
        <w:t xml:space="preserve">, where the resulting interferogram allows the </w:t>
      </w:r>
      <w:r w:rsidR="0043691A">
        <w:lastRenderedPageBreak/>
        <w:t xml:space="preserve">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102" w:tooltip="Madsen, 1998 #567" w:history="1">
        <w:r w:rsidR="00000214">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102" w:tooltip="Madsen, 1998 #567" w:history="1">
        <w:r w:rsidR="00000214">
          <w:fldChar w:fldCharType="begin"/>
        </w:r>
        <w:r w:rsidR="00000214">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000214">
          <w:fldChar w:fldCharType="separate"/>
        </w:r>
        <w:r w:rsidR="00000214">
          <w:rPr>
            <w:noProof/>
          </w:rPr>
          <w:t>Madsen et al. (1998)</w:t>
        </w:r>
        <w:r w:rsidR="00000214">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21" w:tooltip="Moreira, 2004 #572" w:history="1">
        <w:r w:rsidR="00000214">
          <w:rPr>
            <w:noProof/>
          </w:rPr>
          <w:t>Moreira et al. 2004</w:t>
        </w:r>
      </w:hyperlink>
      <w:r w:rsidR="00C858CD">
        <w:rPr>
          <w:noProof/>
        </w:rPr>
        <w:t xml:space="preserve">, </w:t>
      </w:r>
      <w:hyperlink w:anchor="_ENREF_86" w:tooltip="Krieger, 2007 #570" w:history="1">
        <w:r w:rsidR="00000214">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174" w:tooltip="Wdowinski, 2008 #584" w:history="1">
        <w:r w:rsidR="00000214">
          <w:rPr>
            <w:noProof/>
          </w:rPr>
          <w:t>Wdowinski et al. 2008a</w:t>
        </w:r>
      </w:hyperlink>
      <w:r w:rsidR="00670AFE">
        <w:rPr>
          <w:noProof/>
        </w:rPr>
        <w:t xml:space="preserve">, </w:t>
      </w:r>
      <w:hyperlink w:anchor="_ENREF_70" w:tooltip="Hong, 2010 #473" w:history="1">
        <w:r w:rsidR="00000214">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6" w:tooltip="Alsdorf, 2001 #577" w:history="1">
        <w:r w:rsidR="00000214">
          <w:rPr>
            <w:noProof/>
          </w:rPr>
          <w:t>Alsdorf et al. 2001</w:t>
        </w:r>
      </w:hyperlink>
      <w:r w:rsidR="00670AFE">
        <w:rPr>
          <w:noProof/>
        </w:rPr>
        <w:t xml:space="preserve">, </w:t>
      </w:r>
      <w:hyperlink w:anchor="_ENREF_53" w:tooltip="Gondwe, 2010 #580" w:history="1">
        <w:r w:rsidR="00000214">
          <w:rPr>
            <w:noProof/>
          </w:rPr>
          <w:t>Gondwe et al. 2010</w:t>
        </w:r>
      </w:hyperlink>
      <w:r w:rsidR="00670AFE">
        <w:rPr>
          <w:noProof/>
        </w:rPr>
        <w:t xml:space="preserve">, </w:t>
      </w:r>
      <w:hyperlink w:anchor="_ENREF_69" w:tooltip="Hong, 2010 #575" w:history="1">
        <w:r w:rsidR="00000214">
          <w:rPr>
            <w:noProof/>
          </w:rPr>
          <w:t>Hong et al. 2010a</w:t>
        </w:r>
      </w:hyperlink>
      <w:r w:rsidR="00670AFE">
        <w:rPr>
          <w:noProof/>
        </w:rPr>
        <w:t xml:space="preserve">, </w:t>
      </w:r>
      <w:hyperlink w:anchor="_ENREF_19" w:tooltip="Brisco, 2017 #579" w:history="1">
        <w:r w:rsidR="00000214">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175" w:tooltip="Wdowinski, 2008 #472" w:history="1">
        <w:r w:rsidR="00000214">
          <w:rPr>
            <w:noProof/>
          </w:rPr>
          <w:t>Wdowinski et al. 2008b</w:t>
        </w:r>
      </w:hyperlink>
      <w:r w:rsidR="00D90CFC">
        <w:rPr>
          <w:noProof/>
        </w:rPr>
        <w:t xml:space="preserve">, </w:t>
      </w:r>
      <w:hyperlink w:anchor="_ENREF_28" w:tooltip="Chul Jung, 2010 #581" w:history="1">
        <w:r w:rsidR="00000214">
          <w:rPr>
            <w:noProof/>
          </w:rPr>
          <w:t>Chul Jung et al. 2010</w:t>
        </w:r>
      </w:hyperlink>
      <w:r w:rsidR="00D90CFC">
        <w:rPr>
          <w:noProof/>
        </w:rPr>
        <w:t xml:space="preserve">, </w:t>
      </w:r>
      <w:hyperlink w:anchor="_ENREF_135" w:tooltip="Rebelo, 2010 #591" w:history="1">
        <w:r w:rsidR="00000214">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175" w:tooltip="Wdowinski, 2008 #472" w:history="1">
        <w:r w:rsidR="00000214">
          <w:rPr>
            <w:noProof/>
          </w:rPr>
          <w:t>Wdowinski et al. 2008b</w:t>
        </w:r>
      </w:hyperlink>
      <w:r>
        <w:rPr>
          <w:noProof/>
        </w:rPr>
        <w:t>)</w:t>
      </w:r>
      <w:r>
        <w:fldChar w:fldCharType="end"/>
      </w:r>
      <w:r w:rsidR="000D4CE3">
        <w:t xml:space="preserve">. </w:t>
      </w:r>
      <w:r w:rsidR="00091640">
        <w:t xml:space="preserve">The successful utility of X-band </w:t>
      </w:r>
      <w:r w:rsidR="00F91785">
        <w:t xml:space="preserve">(TerraSAR-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70" w:tooltip="Hong, 2010 #473" w:history="1">
        <w:r w:rsidR="00000214">
          <w:rPr>
            <w:noProof/>
          </w:rPr>
          <w:t>Hong et al. 2010b</w:t>
        </w:r>
      </w:hyperlink>
      <w:r w:rsidR="00670AFE">
        <w:rPr>
          <w:noProof/>
        </w:rPr>
        <w:t>)</w:t>
      </w:r>
      <w:r w:rsidR="00091640">
        <w:fldChar w:fldCharType="end"/>
      </w:r>
      <w:r w:rsidR="00F91785">
        <w:t xml:space="preserve">. </w:t>
      </w:r>
      <w:r w:rsidR="008A684A">
        <w:t>It has been suggested that TerrasSAR-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70" w:tooltip="Hong, 2010 #473" w:history="1">
        <w:r w:rsidR="00000214">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175" w:tooltip="Wdowinski, 2008 #472" w:history="1">
        <w:r w:rsidR="00000214">
          <w:rPr>
            <w:noProof/>
          </w:rPr>
          <w:t>Wdowinski et al. 2008b</w:t>
        </w:r>
      </w:hyperlink>
      <w:r>
        <w:rPr>
          <w:noProof/>
        </w:rPr>
        <w:t xml:space="preserve">, </w:t>
      </w:r>
      <w:hyperlink w:anchor="_ENREF_19" w:tooltip="Brisco, 2017 #579" w:history="1">
        <w:r w:rsidR="00000214">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81" w:tooltip="Kim, 2009 #576" w:history="1">
        <w:r w:rsidR="00000214">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28" w:tooltip="Chul Jung, 2010 #581" w:history="1">
        <w:r w:rsidR="00000214">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82" w:tooltip="Kim, 2013 #582" w:history="1">
        <w:r w:rsidR="00000214">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6" w:tooltip="Alsdorf, 2001 #577" w:history="1">
        <w:r w:rsidR="00000214">
          <w:rPr>
            <w:noProof/>
          </w:rPr>
          <w:t>Alsdorf et al. 2001</w:t>
        </w:r>
      </w:hyperlink>
      <w:r w:rsidR="00D15214">
        <w:rPr>
          <w:noProof/>
        </w:rPr>
        <w:t xml:space="preserve">, </w:t>
      </w:r>
      <w:hyperlink w:anchor="_ENREF_100" w:tooltip="Lu, 2008 #585" w:history="1">
        <w:r w:rsidR="00000214">
          <w:rPr>
            <w:noProof/>
          </w:rPr>
          <w:t>Lu et al. 2008</w:t>
        </w:r>
      </w:hyperlink>
      <w:r w:rsidR="00D15214">
        <w:rPr>
          <w:noProof/>
        </w:rPr>
        <w:t xml:space="preserve">, </w:t>
      </w:r>
      <w:hyperlink w:anchor="_ENREF_175" w:tooltip="Wdowinski, 2008 #472" w:history="1">
        <w:r w:rsidR="00000214">
          <w:rPr>
            <w:noProof/>
          </w:rPr>
          <w:t>Wdowinski et al. 2008b</w:t>
        </w:r>
      </w:hyperlink>
      <w:r w:rsidR="00D15214">
        <w:rPr>
          <w:noProof/>
        </w:rPr>
        <w:t xml:space="preserve">, </w:t>
      </w:r>
      <w:hyperlink w:anchor="_ENREF_81" w:tooltip="Kim, 2009 #576" w:history="1">
        <w:r w:rsidR="00000214">
          <w:rPr>
            <w:noProof/>
          </w:rPr>
          <w:t>Kim et al. 2009</w:t>
        </w:r>
      </w:hyperlink>
      <w:r w:rsidR="00D15214">
        <w:rPr>
          <w:noProof/>
        </w:rPr>
        <w:t xml:space="preserve">, </w:t>
      </w:r>
      <w:hyperlink w:anchor="_ENREF_69" w:tooltip="Hong, 2010 #575" w:history="1">
        <w:r w:rsidR="00000214">
          <w:rPr>
            <w:noProof/>
          </w:rPr>
          <w:t>Hong et al. 2010a</w:t>
        </w:r>
      </w:hyperlink>
      <w:r w:rsidR="00D15214">
        <w:rPr>
          <w:noProof/>
        </w:rPr>
        <w:t>)</w:t>
      </w:r>
      <w:r w:rsidR="00D15214">
        <w:fldChar w:fldCharType="end"/>
      </w:r>
      <w:r w:rsidR="00D15214">
        <w:t xml:space="preserve">, </w:t>
      </w:r>
      <w:hyperlink w:anchor="_ENREF_19" w:tooltip="Brisco, 2017 #579" w:history="1">
        <w:r w:rsidR="00000214">
          <w:fldChar w:fldCharType="begin"/>
        </w:r>
        <w:r w:rsidR="00000214">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000214">
          <w:fldChar w:fldCharType="separate"/>
        </w:r>
        <w:r w:rsidR="00000214">
          <w:rPr>
            <w:noProof/>
          </w:rPr>
          <w:t>Brisco et al. (2017)</w:t>
        </w:r>
        <w:r w:rsidR="00000214">
          <w:fldChar w:fldCharType="end"/>
        </w:r>
      </w:hyperlink>
      <w:r w:rsidR="00D15214">
        <w:t xml:space="preserve"> provides a Canadian context for monitoring extensive areas of small wetlands. Moreover, </w:t>
      </w:r>
      <w:r w:rsidR="00F77A5B">
        <w:t>they</w:t>
      </w:r>
      <w:r w:rsidR="00D15214">
        <w:t xml:space="preserve"> concluded that coherence measures were acceptable in spring and summer months, but proved more challenging during </w:t>
      </w:r>
      <w:r w:rsidR="00F77A5B">
        <w:t xml:space="preserve">cold </w:t>
      </w:r>
      <w:r w:rsidR="00D15214">
        <w:t>winter</w:t>
      </w:r>
      <w:r w:rsidR="00F77A5B">
        <w:t xml:space="preserve"> conditions where snow and ice presences is common</w:t>
      </w:r>
      <w:r w:rsidR="00D15214">
        <w:t>.</w:t>
      </w:r>
    </w:p>
    <w:p w:rsidR="00161BEB" w:rsidRDefault="005547B7" w:rsidP="005547B7">
      <w:pPr>
        <w:pStyle w:val="Heading3"/>
      </w:pPr>
      <w:bookmarkStart w:id="36" w:name="_Toc493074551"/>
      <w:r>
        <w:lastRenderedPageBreak/>
        <w:t>Hydroperiod</w:t>
      </w:r>
      <w:bookmarkEnd w:id="36"/>
    </w:p>
    <w:p w:rsidR="00C4004A" w:rsidRDefault="00A75594" w:rsidP="00C4004A">
      <w:r>
        <w:t>Hydroperiod effectively records the frequency that spatially explicit regions are identified as wetland classes over a given time period, it</w:t>
      </w:r>
      <w:r w:rsidR="002B1098">
        <w:t xml:space="preserve"> is important for classifying</w:t>
      </w:r>
      <w:r w:rsidR="00DB2268">
        <w:t xml:space="preserve"> mineral</w:t>
      </w:r>
      <w:r w:rsidR="002B1098">
        <w:t xml:space="preserve"> wetland type under the AWCS </w:t>
      </w:r>
      <w:r w:rsidR="002B1098">
        <w:fldChar w:fldCharType="begin"/>
      </w:r>
      <w:r w:rsidR="002B109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B1098">
        <w:fldChar w:fldCharType="separate"/>
      </w:r>
      <w:r w:rsidR="002B1098">
        <w:rPr>
          <w:noProof/>
        </w:rPr>
        <w:t>(</w:t>
      </w:r>
      <w:hyperlink w:anchor="_ENREF_4" w:tooltip="Alberta Environment and Sustainable Resource Development, 2015 #388" w:history="1">
        <w:r w:rsidR="00000214">
          <w:rPr>
            <w:noProof/>
          </w:rPr>
          <w:t>Alberta Environment and Sustainable Resource Development 2015</w:t>
        </w:r>
      </w:hyperlink>
      <w:r w:rsidR="002B1098">
        <w:rPr>
          <w:noProof/>
        </w:rPr>
        <w:t>)</w:t>
      </w:r>
      <w:r w:rsidR="002B1098">
        <w:fldChar w:fldCharType="end"/>
      </w:r>
      <w:r w:rsidR="0050300D">
        <w:t>, and remains an active area of research</w:t>
      </w:r>
      <w:r w:rsidR="0007693D">
        <w:t xml:space="preserve">. </w:t>
      </w:r>
      <w:r w:rsidR="0050300D">
        <w:t>Although numerous studies have utilized multi-temporal SAR data, few have</w:t>
      </w:r>
      <w:r>
        <w:t xml:space="preserve"> explicitly</w:t>
      </w:r>
      <w:r w:rsidR="0050300D">
        <w:t xml:space="preserve"> investigated hydroperiod regimes. </w:t>
      </w:r>
      <w:r>
        <w:t>However, some recent s</w:t>
      </w:r>
      <w:r w:rsidR="00D90CFC">
        <w:t>tudies have demonstrated that hydroperiod mapping is possible</w:t>
      </w:r>
      <w:r>
        <w:t xml:space="preserve"> by use of SAR</w:t>
      </w:r>
      <w:r w:rsidR="00D90CFC">
        <w:t xml:space="preserve"> over </w:t>
      </w:r>
      <w:r>
        <w:t>b</w:t>
      </w:r>
      <w:r w:rsidR="00D90CFC">
        <w:t>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k8L0Rpc3BsYXlUZXh0PjxyZWNvcmQ+PHJlYy1udW1iZXI+NTkyPC9y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MjQwLTI1MjwvcGFnZXM+PHZv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</w:fldData>
        </w:fldChar>
      </w:r>
      <w:r w:rsidR="00753671">
        <w:instrText xml:space="preserve"> ADDIN EN.CITE </w:instrText>
      </w:r>
      <w:r w:rsidR="00753671">
        <w:fldChar w:fldCharType="begin">
          <w:fldData xml:space="preserve">PEVuZE5vdGU+PENpdGU+PEF1dGhvcj5Cb3VyZ2VhdS1DaGF2ZXo8L0F1dGhvcj48WWVhcj4yMDA1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MjQwLTI1MjwvcGFnZXM+PHZv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</w:fldData>
        </w:fldChar>
      </w:r>
      <w:r w:rsidR="00753671">
        <w:instrText xml:space="preserve"> ADDIN EN.CITE.DATA </w:instrText>
      </w:r>
      <w:r w:rsidR="00753671">
        <w:fldChar w:fldCharType="end"/>
      </w:r>
      <w:r w:rsidR="00A61BBF">
        <w:fldChar w:fldCharType="separate"/>
      </w:r>
      <w:r w:rsidR="00753671">
        <w:rPr>
          <w:noProof/>
        </w:rPr>
        <w:t>(</w:t>
      </w:r>
      <w:hyperlink w:anchor="_ENREF_18" w:tooltip="Bourgeau-Chavez, 2005 #592" w:history="1">
        <w:r w:rsidR="00000214">
          <w:rPr>
            <w:noProof/>
          </w:rPr>
          <w:t>Bourgeau-Chavez et al. 2005</w:t>
        </w:r>
      </w:hyperlink>
      <w:r w:rsidR="00753671">
        <w:rPr>
          <w:noProof/>
        </w:rPr>
        <w:t xml:space="preserve">, </w:t>
      </w:r>
      <w:hyperlink w:anchor="_ENREF_91" w:tooltip="Lang, 2008 #594" w:history="1">
        <w:r w:rsidR="00000214">
          <w:rPr>
            <w:noProof/>
          </w:rPr>
          <w:t>Lang et al. 2008a</w:t>
        </w:r>
      </w:hyperlink>
      <w:r w:rsidR="00753671">
        <w:rPr>
          <w:noProof/>
        </w:rPr>
        <w:t xml:space="preserve">, </w:t>
      </w:r>
      <w:hyperlink w:anchor="_ENREF_108" w:tooltip="Marechal, 2012 #510" w:history="1">
        <w:r w:rsidR="00000214">
          <w:rPr>
            <w:noProof/>
          </w:rPr>
          <w:t>Marechal et al. 2012</w:t>
        </w:r>
      </w:hyperlink>
      <w:r w:rsidR="00753671">
        <w:rPr>
          <w:noProof/>
        </w:rPr>
        <w:t xml:space="preserve">, </w:t>
      </w:r>
      <w:hyperlink w:anchor="_ENREF_51" w:tooltip="Gallant, 2014 #560" w:history="1">
        <w:r w:rsidR="00000214">
          <w:rPr>
            <w:noProof/>
          </w:rPr>
          <w:t>Gallant et al. 2014</w:t>
        </w:r>
      </w:hyperlink>
      <w:r w:rsidR="00753671">
        <w:rPr>
          <w:noProof/>
        </w:rPr>
        <w:t>)</w:t>
      </w:r>
      <w:r w:rsidR="00A61BBF">
        <w:fldChar w:fldCharType="end"/>
      </w:r>
      <w:r w:rsidR="00A61BBF">
        <w:t>.</w:t>
      </w:r>
      <w:r w:rsidR="00225A9A">
        <w:t xml:space="preserve"> In addition, the use of hydroperiod analysis can identify the areal change in wetlands with differing water permanence </w:t>
      </w:r>
      <w:r w:rsidR="00225A9A">
        <w:fldChar w:fldCharType="begin"/>
      </w:r>
      <w:r w:rsidR="00225A9A">
        <w:instrText xml:space="preserve"> ADDIN EN.CITE &lt;EndNote&gt;&lt;Cite&gt;&lt;Author&gt;Montgomery&lt;/Author&gt;&lt;Year&gt;Submitted&lt;/Year&gt;&lt;RecNum&gt;593&lt;/RecNum&gt;&lt;DisplayText&gt;(Montgomery et al. Submitted)&lt;/DisplayText&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225A9A">
        <w:fldChar w:fldCharType="separate"/>
      </w:r>
      <w:r w:rsidR="00225A9A">
        <w:rPr>
          <w:noProof/>
        </w:rPr>
        <w:t>(</w:t>
      </w:r>
      <w:hyperlink w:anchor="_ENREF_119" w:tooltip="Montgomery, Submitted #593" w:history="1">
        <w:r w:rsidR="00000214">
          <w:rPr>
            <w:noProof/>
          </w:rPr>
          <w:t>Montgomery et al. Submitted</w:t>
        </w:r>
      </w:hyperlink>
      <w:r w:rsidR="00225A9A">
        <w:rPr>
          <w:noProof/>
        </w:rPr>
        <w:t>)</w:t>
      </w:r>
      <w:r w:rsidR="00225A9A">
        <w:fldChar w:fldCharType="end"/>
      </w:r>
      <w:r w:rsidR="00225A9A">
        <w:t xml:space="preserve">, and the change in wetland area as a whole </w: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 </w:instrText>
      </w:r>
      <w:r w:rsidR="00225A9A">
        <w:fldChar w:fldCharType="begin">
          <w:fldData xml:space="preserve">PEVuZE5vdGU+PENpdGU+PEF1dGhvcj5QaGFtLUR1YzwvQXV0aG9yPjxZZWFyPjIwMTc8L1llYXI+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</w:fldData>
        </w:fldChar>
      </w:r>
      <w:r w:rsidR="00225A9A">
        <w:instrText xml:space="preserve"> ADDIN EN.CITE.DATA </w:instrText>
      </w:r>
      <w:r w:rsidR="00225A9A">
        <w:fldChar w:fldCharType="end"/>
      </w:r>
      <w:r w:rsidR="00225A9A">
        <w:fldChar w:fldCharType="separate"/>
      </w:r>
      <w:r w:rsidR="00225A9A">
        <w:rPr>
          <w:noProof/>
        </w:rPr>
        <w:t>(</w:t>
      </w:r>
      <w:hyperlink w:anchor="_ENREF_131" w:tooltip="Pham-Duc, 2017 #547" w:history="1">
        <w:r w:rsidR="00000214">
          <w:rPr>
            <w:noProof/>
          </w:rPr>
          <w:t>Pham-Duc et al. 2017</w:t>
        </w:r>
      </w:hyperlink>
      <w:r w:rsidR="00225A9A">
        <w:rPr>
          <w:noProof/>
        </w:rPr>
        <w:t xml:space="preserve">, </w:t>
      </w:r>
      <w:hyperlink w:anchor="_ENREF_181" w:tooltip="Wilusz, 2017 #538" w:history="1">
        <w:r w:rsidR="00000214">
          <w:rPr>
            <w:noProof/>
          </w:rPr>
          <w:t>Wilusz et al. 2017</w:t>
        </w:r>
      </w:hyperlink>
      <w:r w:rsidR="00225A9A">
        <w:rPr>
          <w:noProof/>
        </w:rPr>
        <w:t>)</w:t>
      </w:r>
      <w:r w:rsidR="00225A9A">
        <w:fldChar w:fldCharType="end"/>
      </w:r>
      <w:r w:rsidR="00225A9A">
        <w:t>.</w:t>
      </w:r>
      <w:r w:rsidR="00351A60">
        <w:t xml:space="preserve"> </w:t>
      </w:r>
      <w:r w:rsidR="00DB2268">
        <w:t>Hydroperiod can be calculated on almost any</w:t>
      </w:r>
      <w:r w:rsidR="00225A9A">
        <w:t xml:space="preserve"> temporal</w:t>
      </w:r>
      <w:r w:rsidR="00DB2268">
        <w:t xml:space="preserve"> basis </w:t>
      </w:r>
      <w:r w:rsidR="00225A9A">
        <w:t xml:space="preserve">including monthly </w:t>
      </w:r>
      <w:r w:rsidR="00753671">
        <w:fldChar w:fldCharType="begin"/>
      </w:r>
      <w:r w:rsidR="00753671">
        <w:instrText xml:space="preserve"> ADDIN EN.CITE &lt;EndNote&gt;&lt;Cite&gt;&lt;Author&gt;Gallant&lt;/Author&gt;&lt;Year&gt;2014&lt;/Year&gt;&lt;RecNum&gt;560&lt;/RecNum&gt;&lt;DisplayText&gt;(Gallant et al. 2014, Montgomery et al. Submitted)&lt;/DisplayText&gt;&lt;record&gt;&lt;rec-number&gt;560&lt;/rec-number&gt;&lt;foreign-keys&gt;&lt;key app="EN" db-id="25teddewsvepe9e5faxptreqrptrz95ftz5d" timestamp="1505234240"&gt;560&lt;/key&gt;&lt;/foreign-keys&gt;&lt;ref-type name="Journal Article"&gt;17&lt;/ref-type&gt;&lt;contributors&gt;&lt;authors&gt;&lt;author&gt;Gallant, Alisa&lt;/author&gt;&lt;author&gt;Kaya, Shannon&lt;/author&gt;&lt;author&gt;White, Lori&lt;/author&gt;&lt;author&gt;Brisco, Brian&lt;/author&gt;&lt;author&gt;Roth, Mark&lt;/author&gt;&lt;author&gt;Sadinski, Walt&lt;/author&gt;&lt;author&gt;Rover, Jennifer&lt;/author&gt;&lt;/authors&gt;&lt;/contributors&gt;&lt;titles&gt;&lt;title&gt;Detecting Emergence, Growth, and Senescence of Wetland Vegetation with Polarimetric Synthetic Aperture Radar (SAR) Data&lt;/title&gt;&lt;secondary-title&gt;Water&lt;/secondary-title&gt;&lt;/titles&gt;&lt;periodical&gt;&lt;full-title&gt;Water&lt;/full-title&gt;&lt;/periodical&gt;&lt;pages&gt;694&lt;/pages&gt;&lt;volume&gt;6&lt;/volume&gt;&lt;number&gt;3&lt;/number&gt;&lt;dates&gt;&lt;year&gt;2014&lt;/year&gt;&lt;/dates&gt;&lt;isbn&gt;2073-4441&lt;/isbn&gt;&lt;accession-num&gt;doi:10.3390/w6030694&lt;/accession-num&gt;&lt;urls&gt;&lt;related-urls&gt;&lt;url&gt;http://www.mdpi.com/2073-4441/6/3/694&lt;/url&gt;&lt;/related-urls&gt;&lt;/urls&gt;&lt;/record&gt;&lt;/Cite&gt;&lt;Cite&gt;&lt;Author&gt;Montgomery&lt;/Author&gt;&lt;Year&gt;Submitted&lt;/Year&gt;&lt;RecNum&gt;593&lt;/RecNum&gt;&lt;record&gt;&lt;rec-number&gt;593&lt;/rec-number&gt;&lt;foreign-keys&gt;&lt;key app="EN" db-id="25teddewsvepe9e5faxptreqrptrz95ftz5d" timestamp="1505494711"&gt;593&lt;/key&gt;&lt;/foreign-keys&gt;&lt;ref-type name="Generic"&gt;13&lt;/ref-type&gt;&lt;contributors&gt;&lt;authors&gt;&lt;author&gt;Montgomery, J.&lt;/author&gt;&lt;author&gt;Hopkinson, C.&lt;/author&gt;&lt;author&gt;Brisco, B.&lt;/author&gt;&lt;author&gt;Patterson, S.&lt;/author&gt;&lt;author&gt;Rood, S.&lt;/author&gt;&lt;/authors&gt;&lt;/contributors&gt;&lt;titles&gt;&lt;title&gt;Prairie Pothole Region Wetland Hydroperiod Classification Using Multi-Temporal Sar in Alberta, Canada&lt;/title&gt;&lt;/titles&gt;&lt;dates&gt;&lt;year&gt;Submitted&lt;/year&gt;&lt;/dates&gt;&lt;urls&gt;&lt;/urls&gt;&lt;/record&gt;&lt;/Cite&gt;&lt;/EndNote&gt;</w:instrText>
      </w:r>
      <w:r w:rsidR="00753671">
        <w:fldChar w:fldCharType="separate"/>
      </w:r>
      <w:r w:rsidR="00753671">
        <w:rPr>
          <w:noProof/>
        </w:rPr>
        <w:t>(</w:t>
      </w:r>
      <w:hyperlink w:anchor="_ENREF_51" w:tooltip="Gallant, 2014 #560" w:history="1">
        <w:r w:rsidR="00000214">
          <w:rPr>
            <w:noProof/>
          </w:rPr>
          <w:t>Gallant et al. 2014</w:t>
        </w:r>
      </w:hyperlink>
      <w:r w:rsidR="00753671">
        <w:rPr>
          <w:noProof/>
        </w:rPr>
        <w:t xml:space="preserve">, </w:t>
      </w:r>
      <w:hyperlink w:anchor="_ENREF_119" w:tooltip="Montgomery, Submitted #593" w:history="1">
        <w:r w:rsidR="00000214">
          <w:rPr>
            <w:noProof/>
          </w:rPr>
          <w:t>Montgomery et al. Submitted</w:t>
        </w:r>
      </w:hyperlink>
      <w:r w:rsidR="00753671">
        <w:rPr>
          <w:noProof/>
        </w:rPr>
        <w:t>)</w:t>
      </w:r>
      <w:r w:rsidR="00753671">
        <w:fldChar w:fldCharType="end"/>
      </w:r>
      <w:r w:rsidR="00225A9A">
        <w:t xml:space="preserve">, conforming to the wetland classification criteria of </w:t>
      </w:r>
      <w:hyperlink w:anchor="_ENREF_155" w:tooltip="Stewart, 1971 #387" w:history="1">
        <w:r w:rsidR="00000214">
          <w:fldChar w:fldCharType="begin"/>
        </w:r>
        <w:r w:rsidR="00000214">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00214">
          <w:fldChar w:fldCharType="separate"/>
        </w:r>
        <w:r w:rsidR="00000214">
          <w:rPr>
            <w:noProof/>
          </w:rPr>
          <w:t>Stewart et al. (1971)</w:t>
        </w:r>
        <w:r w:rsidR="00000214">
          <w:fldChar w:fldCharType="end"/>
        </w:r>
      </w:hyperlink>
      <w:r w:rsidR="00225A9A">
        <w:t xml:space="preserve"> whose water permanence criteria inform </w:t>
      </w:r>
      <w:r w:rsidR="00DB2268">
        <w:t>AWCS standards. Such analys</w:t>
      </w:r>
      <w:r w:rsidR="000E54D3">
        <w:t>e</w:t>
      </w:r>
      <w:r w:rsidR="00DB2268">
        <w:t xml:space="preserve">s </w:t>
      </w:r>
      <w:r w:rsidR="005D4488">
        <w:t xml:space="preserve">are simply performed by an equals-frequency analysis (or variant of) and </w:t>
      </w:r>
      <w:r w:rsidR="00DB2268">
        <w:t>relies on exact geographic locations being understood, with little uncertainty</w:t>
      </w:r>
      <w:r w:rsidR="005D4488">
        <w:t>. The introduction of spatial</w:t>
      </w:r>
      <w:r w:rsidR="00DB2268">
        <w:t xml:space="preserve"> uncertaint</w:t>
      </w:r>
      <w:r w:rsidR="005D4488">
        <w:t xml:space="preserve">y </w:t>
      </w:r>
      <w:r w:rsidR="000E54D3">
        <w:t>between temporally different SAR images may lead to incorrect locations of overlap, which in turn may lead to incorrect frequency analysis.</w:t>
      </w:r>
    </w:p>
    <w:p w:rsidR="003D67EA" w:rsidRPr="00C4004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76" w:tooltip="Jin, 2017 #586" w:history="1">
        <w:r w:rsidR="00000214">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93" w:tooltip="Lang, 2009 #588" w:history="1">
        <w:r w:rsidR="00000214">
          <w:rPr>
            <w:noProof/>
          </w:rPr>
          <w:t>Lang et al. 2009</w:t>
        </w:r>
      </w:hyperlink>
      <w:r w:rsidR="007A3295">
        <w:rPr>
          <w:noProof/>
        </w:rPr>
        <w:t xml:space="preserve">, </w:t>
      </w:r>
      <w:hyperlink w:anchor="_ENREF_90" w:tooltip="Lang, 2013 #587" w:history="1">
        <w:r w:rsidR="00000214">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138" w:tooltip="Riley, 2017 #589" w:history="1">
        <w:r w:rsidR="00000214">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93" w:tooltip="Lang, 2009 #588" w:history="1">
        <w:r w:rsidR="00000214">
          <w:rPr>
            <w:noProof/>
          </w:rPr>
          <w:t>Lang et al. 2009</w:t>
        </w:r>
      </w:hyperlink>
      <w:r w:rsidR="00C94606">
        <w:rPr>
          <w:noProof/>
        </w:rPr>
        <w:t>)</w:t>
      </w:r>
      <w:r w:rsidR="00C94606">
        <w:fldChar w:fldCharType="end"/>
      </w:r>
      <w:r w:rsidR="006A50B8">
        <w:t>.</w:t>
      </w:r>
    </w:p>
    <w:p w:rsidR="00C87046" w:rsidRDefault="00C87046" w:rsidP="00C87046">
      <w:pPr>
        <w:pStyle w:val="Heading1"/>
      </w:pPr>
      <w:bookmarkStart w:id="37" w:name="_Toc493074552"/>
      <w:r>
        <w:t>Future Wetland Remote Sensing</w:t>
      </w:r>
      <w:bookmarkEnd w:id="37"/>
    </w:p>
    <w:p w:rsidR="007851D7" w:rsidRDefault="007851D7" w:rsidP="007851D7">
      <w:pPr>
        <w:pStyle w:val="Heading2"/>
      </w:pPr>
      <w:r>
        <w:t>Radarsat Constellation Mission</w:t>
      </w:r>
    </w:p>
    <w:p w:rsidR="00240DC6" w:rsidRDefault="007851D7" w:rsidP="00DD5D76">
      <w:r>
        <w:t xml:space="preserve">The Radarsat Constellation Mission (RCM) is an initiative lead by the Canadian </w:t>
      </w:r>
      <w:r w:rsidR="00476AE3">
        <w:t>space Agency (CSA) under the Radarsat project</w:t>
      </w:r>
      <w:r>
        <w:t xml:space="preserve"> and will serve as the successor to Radarsat-1 and -2 missions. RCM will consist of three Earth observation spacecrafts</w:t>
      </w:r>
      <w:r w:rsidR="00DD5D76">
        <w:t xml:space="preserve">, each possessing a C-band SAR, providing data continuity to existing Radarsat users </w:t>
      </w:r>
      <w:r w:rsidR="00DD5D76">
        <w:fldChar w:fldCharType="begin"/>
      </w:r>
      <w:r w:rsidR="00DD5D76">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DD5D76">
        <w:fldChar w:fldCharType="separate"/>
      </w:r>
      <w:r w:rsidR="00DD5D76">
        <w:rPr>
          <w:noProof/>
        </w:rPr>
        <w:t>(</w:t>
      </w:r>
      <w:hyperlink w:anchor="_ENREF_161" w:tooltip="Thompson, 2010 #599" w:history="1">
        <w:r w:rsidR="00000214">
          <w:rPr>
            <w:noProof/>
          </w:rPr>
          <w:t>Thompson 2010</w:t>
        </w:r>
      </w:hyperlink>
      <w:r w:rsidR="00DD5D76">
        <w:rPr>
          <w:noProof/>
        </w:rPr>
        <w:t>)</w:t>
      </w:r>
      <w:r w:rsidR="00DD5D76">
        <w:fldChar w:fldCharType="end"/>
      </w:r>
      <w:r w:rsidR="00DD5D76">
        <w:t>.</w:t>
      </w:r>
      <w:r>
        <w:t xml:space="preserve"> </w:t>
      </w:r>
      <w:r w:rsidR="00476AE3">
        <w:t xml:space="preserve">The first satellite of the RCM was initially expected to launch in 2014 followed by its two companions between 2015 and 2016 </w: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 </w:instrText>
      </w:r>
      <w:r w:rsidR="00476AE3">
        <w:fldChar w:fldCharType="begin">
          <w:fldData xml:space="preserve">PEVuZE5vdGU+PENpdGU+PEF1dGhvcj5GbGV0dDwvQXV0aG9yPjxZZWFyPjIwMDk8L1llYXI+PFJl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</w:fldData>
        </w:fldChar>
      </w:r>
      <w:r w:rsidR="00476AE3">
        <w:instrText xml:space="preserve"> ADDIN EN.CITE.DATA </w:instrText>
      </w:r>
      <w:r w:rsidR="00476AE3">
        <w:fldChar w:fldCharType="end"/>
      </w:r>
      <w:r w:rsidR="00476AE3">
        <w:fldChar w:fldCharType="separate"/>
      </w:r>
      <w:r w:rsidR="00476AE3">
        <w:rPr>
          <w:noProof/>
        </w:rPr>
        <w:t>(</w:t>
      </w:r>
      <w:hyperlink w:anchor="_ENREF_46" w:tooltip="Flett, 2009 #597" w:history="1">
        <w:r w:rsidR="00000214">
          <w:rPr>
            <w:noProof/>
          </w:rPr>
          <w:t>Flett et al. 2009</w:t>
        </w:r>
      </w:hyperlink>
      <w:r w:rsidR="00476AE3">
        <w:rPr>
          <w:noProof/>
        </w:rPr>
        <w:t xml:space="preserve">, </w:t>
      </w:r>
      <w:hyperlink w:anchor="_ENREF_150" w:tooltip="Séguin, 2009 #596" w:history="1">
        <w:r w:rsidR="00000214">
          <w:rPr>
            <w:noProof/>
          </w:rPr>
          <w:t>Séguin et al. 2009</w:t>
        </w:r>
      </w:hyperlink>
      <w:r w:rsidR="00476AE3">
        <w:rPr>
          <w:noProof/>
        </w:rPr>
        <w:t xml:space="preserve">, </w:t>
      </w:r>
      <w:hyperlink w:anchor="_ENREF_33" w:tooltip="Colinas, 2010 #598" w:history="1">
        <w:r w:rsidR="00000214">
          <w:rPr>
            <w:noProof/>
          </w:rPr>
          <w:t>Colinas et al. 2010</w:t>
        </w:r>
      </w:hyperlink>
      <w:r w:rsidR="00476AE3">
        <w:rPr>
          <w:noProof/>
        </w:rPr>
        <w:t>)</w:t>
      </w:r>
      <w:r w:rsidR="00476AE3">
        <w:fldChar w:fldCharType="end"/>
      </w:r>
      <w:r w:rsidR="00476AE3">
        <w:t>, however, a number of set-backs have pushed the expected launch date to 2018</w:t>
      </w:r>
      <w:r w:rsidR="006A2B3B">
        <w:t xml:space="preserve"> </w:t>
      </w:r>
      <w:r w:rsidR="006A2B3B">
        <w:fldChar w:fldCharType="begin"/>
      </w:r>
      <w:r w:rsidR="006A2B3B">
        <w:instrText xml:space="preserve"> ADDIN EN.CITE &lt;EndNote&gt;&lt;Cite&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6A2B3B">
        <w:fldChar w:fldCharType="separate"/>
      </w:r>
      <w:r w:rsidR="006A2B3B">
        <w:rPr>
          <w:noProof/>
        </w:rPr>
        <w:t>(</w:t>
      </w:r>
      <w:hyperlink w:anchor="_ENREF_178" w:tooltip="White, 2017 #606" w:history="1">
        <w:r w:rsidR="00000214">
          <w:rPr>
            <w:noProof/>
          </w:rPr>
          <w:t>White et al. 2017</w:t>
        </w:r>
      </w:hyperlink>
      <w:r w:rsidR="006A2B3B">
        <w:rPr>
          <w:noProof/>
        </w:rPr>
        <w:t>)</w:t>
      </w:r>
      <w:r w:rsidR="006A2B3B">
        <w:fldChar w:fldCharType="end"/>
      </w:r>
      <w:r w:rsidR="00476AE3">
        <w:t xml:space="preserve">. </w:t>
      </w:r>
      <w:r w:rsidR="006A2B3B">
        <w:t xml:space="preserve">The RCM </w:t>
      </w:r>
      <w:r w:rsidR="00240DC6">
        <w:t>is expected to</w:t>
      </w:r>
      <w:r w:rsidR="006A2B3B">
        <w:t xml:space="preserve"> offer a variety of imaging modes</w:t>
      </w:r>
      <w:r w:rsidR="00416794">
        <w:t xml:space="preserve"> from 100 m low resolutions to very high 3 m resolutions via Spotlight mode; </w:t>
      </w:r>
      <w:r w:rsidR="00187F56">
        <w:t xml:space="preserve">for a full list of RCM imaging modes see </w:t>
      </w:r>
      <w:hyperlink w:anchor="_ENREF_162" w:tooltip="Thompson, 2015 #508" w:history="1">
        <w:r w:rsidR="00000214">
          <w:fldChar w:fldCharType="begin"/>
        </w:r>
        <w:r w:rsidR="00000214">
          <w:instrText xml:space="preserve"> ADDIN EN.CITE &lt;EndNote&gt;&lt;Cite AuthorYear="1"&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000214">
          <w:fldChar w:fldCharType="separate"/>
        </w:r>
        <w:r w:rsidR="00000214">
          <w:rPr>
            <w:noProof/>
          </w:rPr>
          <w:t>Thompson (2015)</w:t>
        </w:r>
        <w:r w:rsidR="00000214">
          <w:fldChar w:fldCharType="end"/>
        </w:r>
      </w:hyperlink>
      <w:r w:rsidR="00187F56">
        <w:t>.</w:t>
      </w:r>
      <w:r w:rsidR="00416794">
        <w:t xml:space="preserve"> </w:t>
      </w:r>
      <w:r w:rsidR="00187F56">
        <w:t xml:space="preserve">Data will primarily be acquired </w:t>
      </w:r>
      <w:r w:rsidR="006A2B3B">
        <w:t>through dual-polarization compact polarimetry</w:t>
      </w:r>
      <w:r w:rsidR="00187F56">
        <w:t xml:space="preserve">, which </w:t>
      </w:r>
      <w:r w:rsidR="00416794">
        <w:t xml:space="preserve">will realize many (but not all) of the benefits of quad-polarized data without its restricted swath width </w:t>
      </w:r>
      <w:r w:rsidR="00416794">
        <w:fldChar w:fldCharType="begin"/>
      </w:r>
      <w:r w:rsidR="00416794">
        <w:instrText xml:space="preserve"> ADDIN EN.CITE &lt;EndNote&gt;&lt;Cite&gt;&lt;Author&gt;Thompson&lt;/Author&gt;&lt;Year&gt;2010&lt;/Year&gt;&lt;RecNum&gt;599&lt;/RecNum&gt;&lt;DisplayText&gt;(Thompson 2010)&lt;/DisplayText&gt;&lt;record&gt;&lt;rec-number&gt;599&lt;/rec-number&gt;&lt;foreign-keys&gt;&lt;key app="EN" db-id="25teddewsvepe9e5faxptreqrptrz95ftz5d" timestamp="1505769476"&gt;599&lt;/key&gt;&lt;/foreign-keys&gt;&lt;ref-type name="Conference Proceedings"&gt;10&lt;/ref-type&gt;&lt;contributors&gt;&lt;authors&gt;&lt;author&gt;A. A. Thompson&lt;/author&gt;&lt;/authors&gt;&lt;/contributors&gt;&lt;titles&gt;&lt;title&gt;Innovative Capabilities of the RADARSAT Constellation Mission&lt;/title&gt;&lt;secondary-title&gt;8th European Conference on Synthetic Aperture Radar&lt;/secondary-title&gt;&lt;alt-title&gt;8th European Conference on Synthetic Aperture Radar&lt;/alt-title&gt;&lt;/titles&gt;&lt;pages&gt;1-3&lt;/pages&gt;&lt;keywords&gt;&lt;keyword&gt;Bandwidth&lt;/keyword&gt;&lt;keyword&gt;Clutter&lt;/keyword&gt;&lt;keyword&gt;Doppler effect&lt;/keyword&gt;&lt;keyword&gt;Image resolution&lt;/keyword&gt;&lt;keyword&gt;Imaging&lt;/keyword&gt;&lt;keyword&gt;Marine vehicles&lt;/keyword&gt;&lt;keyword&gt;Oceans&lt;/keyword&gt;&lt;/keywords&gt;&lt;dates&gt;&lt;year&gt;2010&lt;/year&gt;&lt;pub-dates&gt;&lt;date&gt;7-10 June 2010&lt;/date&gt;&lt;/pub-dates&gt;&lt;/dates&gt;&lt;urls&gt;&lt;/urls&gt;&lt;/record&gt;&lt;/Cite&gt;&lt;/EndNote&gt;</w:instrText>
      </w:r>
      <w:r w:rsidR="00416794">
        <w:fldChar w:fldCharType="separate"/>
      </w:r>
      <w:r w:rsidR="00416794">
        <w:rPr>
          <w:noProof/>
        </w:rPr>
        <w:t>(</w:t>
      </w:r>
      <w:hyperlink w:anchor="_ENREF_161" w:tooltip="Thompson, 2010 #599" w:history="1">
        <w:r w:rsidR="00000214">
          <w:rPr>
            <w:noProof/>
          </w:rPr>
          <w:t>Thompson 2010</w:t>
        </w:r>
      </w:hyperlink>
      <w:r w:rsidR="00416794">
        <w:rPr>
          <w:noProof/>
        </w:rPr>
        <w:t>)</w:t>
      </w:r>
      <w:r w:rsidR="00416794">
        <w:fldChar w:fldCharType="end"/>
      </w:r>
      <w:r w:rsidR="002B4E72">
        <w:t>; RCM is expected to offer swath-widths up 350 km in some imaging modes</w:t>
      </w:r>
      <w:r w:rsidR="006A2B3B">
        <w:t>. RCM compact polarimetry is achieved by simultaneous transmissions from the H and V antennas</w:t>
      </w:r>
      <w:r w:rsidR="00416794">
        <w:t xml:space="preserve"> therefore allowing the transmission of electromagnetic radiation with circular polarization, and reception of H and V polarization </w:t>
      </w:r>
      <w:r w:rsidR="00416794">
        <w:fldChar w:fldCharType="begin"/>
      </w:r>
      <w:r w:rsidR="00416794">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16794">
        <w:fldChar w:fldCharType="separate"/>
      </w:r>
      <w:r w:rsidR="00416794">
        <w:rPr>
          <w:noProof/>
        </w:rPr>
        <w:t>(</w:t>
      </w:r>
      <w:hyperlink w:anchor="_ENREF_162" w:tooltip="Thompson, 2015 #508" w:history="1">
        <w:r w:rsidR="00000214">
          <w:rPr>
            <w:noProof/>
          </w:rPr>
          <w:t>Thompson 2015</w:t>
        </w:r>
      </w:hyperlink>
      <w:r w:rsidR="00416794">
        <w:rPr>
          <w:noProof/>
        </w:rPr>
        <w:t>)</w:t>
      </w:r>
      <w:r w:rsidR="00416794">
        <w:fldChar w:fldCharType="end"/>
      </w:r>
      <w:r w:rsidR="00416794">
        <w:t>.</w:t>
      </w:r>
      <w:r w:rsidR="00240DC6">
        <w:t xml:space="preserve"> RCM is expected to provide a coherent change detection (CCD) period of 4 days (considering all 3 </w:t>
      </w:r>
      <w:r w:rsidR="00240DC6">
        <w:lastRenderedPageBreak/>
        <w:t>spacecrafts) opposed to 24 day CCD periods associated with previous missions in the Radarsat programme.</w:t>
      </w:r>
    </w:p>
    <w:p w:rsidR="006A2B3B" w:rsidRDefault="00240DC6" w:rsidP="00DD5D76">
      <w:r>
        <w:t xml:space="preserve">These evolutions within the Radarsat programme have been mandated by the Canadian Government so as to </w:t>
      </w:r>
      <w:r w:rsidR="00017F74">
        <w:t>support</w:t>
      </w:r>
      <w:r>
        <w:t xml:space="preserve"> the following primary mission objectives: maritime surveillance, disaster management, and ecosystem monitoring</w:t>
      </w:r>
      <w:r w:rsidR="003925F8">
        <w:t xml:space="preserve"> </w: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 </w:instrText>
      </w:r>
      <w:r w:rsidR="003925F8">
        <w:fldChar w:fldCharType="begin">
          <w:fldData xml:space="preserve">PEVuZE5vdGU+PENpdGU+PEF1dGhvcj5UaG9tcHNvbjwvQXV0aG9yPjxZZWFyPjIwMTA8L1llYXI+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</w:fldData>
        </w:fldChar>
      </w:r>
      <w:r w:rsidR="003925F8">
        <w:instrText xml:space="preserve"> ADDIN EN.CITE.DATA </w:instrText>
      </w:r>
      <w:r w:rsidR="003925F8">
        <w:fldChar w:fldCharType="end"/>
      </w:r>
      <w:r w:rsidR="003925F8">
        <w:fldChar w:fldCharType="separate"/>
      </w:r>
      <w:r w:rsidR="003925F8">
        <w:rPr>
          <w:noProof/>
        </w:rPr>
        <w:t>(</w:t>
      </w:r>
      <w:hyperlink w:anchor="_ENREF_150" w:tooltip="Séguin, 2009 #596" w:history="1">
        <w:r w:rsidR="00000214">
          <w:rPr>
            <w:noProof/>
          </w:rPr>
          <w:t>Séguin et al. 2009</w:t>
        </w:r>
      </w:hyperlink>
      <w:r w:rsidR="003925F8">
        <w:rPr>
          <w:noProof/>
        </w:rPr>
        <w:t xml:space="preserve">, </w:t>
      </w:r>
      <w:hyperlink w:anchor="_ENREF_161" w:tooltip="Thompson, 2010 #599" w:history="1">
        <w:r w:rsidR="00000214">
          <w:rPr>
            <w:noProof/>
          </w:rPr>
          <w:t>Thompson 2010</w:t>
        </w:r>
      </w:hyperlink>
      <w:r w:rsidR="003925F8">
        <w:rPr>
          <w:noProof/>
        </w:rPr>
        <w:t>)</w:t>
      </w:r>
      <w:r w:rsidR="003925F8">
        <w:fldChar w:fldCharType="end"/>
      </w:r>
      <w:r>
        <w:t xml:space="preserve">. </w:t>
      </w:r>
      <w:r w:rsidR="00017F74">
        <w:t xml:space="preserve">Within these objectives </w:t>
      </w:r>
      <w:r w:rsidR="003272F2">
        <w:t xml:space="preserve">the increased coverage of a constellation mission is </w:t>
      </w:r>
      <w:r w:rsidR="00017F74">
        <w:t>key</w:t>
      </w:r>
      <w:r w:rsidR="003272F2">
        <w:t xml:space="preserve"> for meeting Canadian government requirements surrounding the following</w:t>
      </w:r>
      <w:r w:rsidR="003925F8">
        <w:t xml:space="preserve"> </w:t>
      </w:r>
      <w:r w:rsidR="003925F8">
        <w:fldChar w:fldCharType="begin"/>
      </w:r>
      <w:r w:rsidR="003925F8">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3925F8">
        <w:fldChar w:fldCharType="separate"/>
      </w:r>
      <w:r w:rsidR="003925F8">
        <w:rPr>
          <w:noProof/>
        </w:rPr>
        <w:t>(</w:t>
      </w:r>
      <w:hyperlink w:anchor="_ENREF_162" w:tooltip="Thompson, 2015 #508" w:history="1">
        <w:r w:rsidR="00000214">
          <w:rPr>
            <w:noProof/>
          </w:rPr>
          <w:t>Thompson 2015</w:t>
        </w:r>
      </w:hyperlink>
      <w:r w:rsidR="003925F8">
        <w:rPr>
          <w:noProof/>
        </w:rPr>
        <w:t>)</w:t>
      </w:r>
      <w:r w:rsidR="003925F8">
        <w:fldChar w:fldCharType="end"/>
      </w:r>
      <w:r>
        <w:t>:</w:t>
      </w:r>
    </w:p>
    <w:p w:rsidR="003272F2" w:rsidRDefault="003272F2" w:rsidP="003272F2">
      <w:pPr>
        <w:pStyle w:val="ListParagraph"/>
        <w:numPr>
          <w:ilvl w:val="0"/>
          <w:numId w:val="13"/>
        </w:numPr>
      </w:pPr>
      <w:r>
        <w:t>Daily ship detection within priority zones up to 1,200 nautical miles from the Canadian coastline</w:t>
      </w:r>
    </w:p>
    <w:p w:rsidR="003272F2" w:rsidRDefault="003272F2" w:rsidP="003272F2">
      <w:pPr>
        <w:pStyle w:val="ListParagraph"/>
        <w:numPr>
          <w:ilvl w:val="0"/>
          <w:numId w:val="13"/>
        </w:numPr>
      </w:pPr>
      <w:r>
        <w:t>Daily monitoring of ice within Canadian Ice Service areas of interest</w:t>
      </w:r>
    </w:p>
    <w:p w:rsidR="003272F2" w:rsidRDefault="003272F2" w:rsidP="003272F2">
      <w:pPr>
        <w:pStyle w:val="ListParagraph"/>
        <w:numPr>
          <w:ilvl w:val="0"/>
          <w:numId w:val="13"/>
        </w:numPr>
      </w:pPr>
      <w:r>
        <w:t>Daily coverage of key maritime areas for the tracking of oil polluters</w:t>
      </w:r>
    </w:p>
    <w:p w:rsidR="003272F2" w:rsidRDefault="003272F2" w:rsidP="003272F2">
      <w:pPr>
        <w:pStyle w:val="ListParagraph"/>
        <w:numPr>
          <w:ilvl w:val="0"/>
          <w:numId w:val="13"/>
        </w:numPr>
      </w:pPr>
      <w:r>
        <w:t>Weekly land cover analysis</w:t>
      </w:r>
    </w:p>
    <w:p w:rsidR="003272F2" w:rsidRDefault="003272F2" w:rsidP="003272F2">
      <w:pPr>
        <w:pStyle w:val="ListParagraph"/>
        <w:numPr>
          <w:ilvl w:val="0"/>
          <w:numId w:val="13"/>
        </w:numPr>
      </w:pPr>
      <w:r>
        <w:t>Global daily revisits</w:t>
      </w:r>
    </w:p>
    <w:p w:rsidR="009B53A9" w:rsidRDefault="00187F56" w:rsidP="00DD5D76">
      <w:r>
        <w:t xml:space="preserve">To date, a number of studies have utilized simulated RCM data </w:t>
      </w:r>
      <w:r w:rsidR="003925F8">
        <w:t>from</w:t>
      </w:r>
      <w:r>
        <w:t xml:space="preserve"> Radasat-2 quad-pol data</w:t>
      </w:r>
      <w:r w:rsidR="003925F8">
        <w:t xml:space="preserve"> to assess its potential for meeting these requirements</w:t>
      </w:r>
      <w:r>
        <w:t xml:space="preserve">. </w:t>
      </w:r>
      <w:r w:rsidR="00AD7E6D">
        <w:t xml:space="preserve">For </w:t>
      </w:r>
      <w:r w:rsidR="003D2595">
        <w:t xml:space="preserve">example, </w:t>
      </w:r>
      <w:hyperlink w:anchor="_ENREF_52" w:tooltip="Gierull, 2012 #601" w:history="1">
        <w:r w:rsidR="00000214">
          <w:fldChar w:fldCharType="begin"/>
        </w:r>
        <w:r w:rsidR="00000214">
          <w:instrText xml:space="preserve"> ADDIN EN.CITE &lt;EndNote&gt;&lt;Cite AuthorYear="1"&gt;&lt;Author&gt;Gierull&lt;/Author&gt;&lt;Year&gt;2012&lt;/Year&gt;&lt;RecNum&gt;601&lt;/RecNum&gt;&lt;DisplayText&gt;Gierull et al. (2012)&lt;/DisplayText&gt;&lt;record&gt;&lt;rec-number&gt;601&lt;/rec-number&gt;&lt;foreign-keys&gt;&lt;key app="EN" db-id="25teddewsvepe9e5faxptreqrptrz95ftz5d" timestamp="1505769757"&gt;601&lt;/key&gt;&lt;/foreign-keys&gt;&lt;ref-type name="Conference Proceedings"&gt;10&lt;/ref-type&gt;&lt;contributors&gt;&lt;authors&gt;&lt;author&gt;C. H. Gierull&lt;/author&gt;&lt;author&gt;I. Sikaneta&lt;/author&gt;&lt;/authors&gt;&lt;/contributors&gt;&lt;titles&gt;&lt;title&gt;Potential marine moving target indication (MMTI) performance of the RADARSAT constellation mission (RCM)&lt;/title&gt;&lt;secondary-title&gt;EUSAR 2012; 9th European Conference on Synthetic Aperture Radar&lt;/secondary-title&gt;&lt;alt-title&gt;EUSAR 2012; 9th European Conference on Synthetic Aperture Radar&lt;/alt-title&gt;&lt;/titles&gt;&lt;pages&gt;404-407&lt;/pages&gt;&lt;keywords&gt;&lt;keyword&gt;Antenna measurements&lt;/keyword&gt;&lt;keyword&gt;Antennas&lt;/keyword&gt;&lt;keyword&gt;Clutter&lt;/keyword&gt;&lt;keyword&gt;Gain&lt;/keyword&gt;&lt;keyword&gt;Marine vehicles&lt;/keyword&gt;&lt;keyword&gt;Satellites&lt;/keyword&gt;&lt;keyword&gt;Switches&lt;/keyword&gt;&lt;/keywords&gt;&lt;dates&gt;&lt;year&gt;2012&lt;/year&gt;&lt;pub-dates&gt;&lt;date&gt;23-26 April 2012&lt;/date&gt;&lt;/pub-dates&gt;&lt;/dates&gt;&lt;urls&gt;&lt;/urls&gt;&lt;/record&gt;&lt;/Cite&gt;&lt;/EndNote&gt;</w:instrText>
        </w:r>
        <w:r w:rsidR="00000214">
          <w:fldChar w:fldCharType="separate"/>
        </w:r>
        <w:r w:rsidR="00000214">
          <w:rPr>
            <w:noProof/>
          </w:rPr>
          <w:t>Gierull et al. (2012)</w:t>
        </w:r>
        <w:r w:rsidR="00000214">
          <w:fldChar w:fldCharType="end"/>
        </w:r>
      </w:hyperlink>
      <w:r w:rsidR="00AA2E5B">
        <w:t xml:space="preserve">, </w:t>
      </w:r>
      <w:hyperlink w:anchor="_ENREF_41" w:tooltip="Denbina, 2014 #604" w:history="1">
        <w:r w:rsidR="00000214">
          <w:fldChar w:fldCharType="begin"/>
        </w:r>
        <w:r w:rsidR="00000214">
          <w:instrText xml:space="preserve"> ADDIN EN.CITE &lt;EndNote&gt;&lt;Cite AuthorYear="1"&gt;&lt;Author&gt;Denbina&lt;/Author&gt;&lt;Year&gt;2014&lt;/Year&gt;&lt;RecNum&gt;604&lt;/RecNum&gt;&lt;DisplayText&gt;Denbina et al. (2014)&lt;/DisplayText&gt;&lt;record&gt;&lt;rec-number&gt;604&lt;/rec-number&gt;&lt;foreign-keys&gt;&lt;key app="EN" db-id="25teddewsvepe9e5faxptreqrptrz95ftz5d" timestamp="1505837527"&gt;604&lt;/key&gt;&lt;/foreign-keys&gt;&lt;ref-type name="Journal Article"&gt;17&lt;/ref-type&gt;&lt;contributors&gt;&lt;authors&gt;&lt;author&gt;Denbina, Michael&lt;/author&gt;&lt;author&gt;Collins, Michael J.&lt;/author&gt;&lt;/authors&gt;&lt;/contributors&gt;&lt;titles&gt;&lt;title&gt;Iceberg Detection Using Simulated Dual-Polarized Radarsat Constellation Data&lt;/title&gt;&lt;secondary-title&gt;Canadian Journal of Remote Sensing&lt;/secondary-title&gt;&lt;/titles&gt;&lt;periodical&gt;&lt;full-title&gt;Canadian Journal of Remote Sensing&lt;/full-title&gt;&lt;abbr-1&gt;Can J Remote Sens&lt;/abbr-1&gt;&lt;/periodical&gt;&lt;pages&gt;165-178&lt;/pages&gt;&lt;volume&gt;40&lt;/volume&gt;&lt;number&gt;3&lt;/number&gt;&lt;dates&gt;&lt;year&gt;2014&lt;/year&gt;&lt;pub-dates&gt;&lt;date&gt;2014/05/04&lt;/date&gt;&lt;/pub-dates&gt;&lt;/dates&gt;&lt;publisher&gt;Taylor &amp;amp; Francis&lt;/publisher&gt;&lt;isbn&gt;0703-8992&lt;/isbn&gt;&lt;urls&gt;&lt;related-urls&gt;&lt;url&gt;http://dx.doi.org/10.1080/07038992.2014.945517&lt;/url&gt;&lt;/related-urls&gt;&lt;/urls&gt;&lt;electronic-resource-num&gt;10.1080/07038992.2014.945517&lt;/electronic-resource-num&gt;&lt;/record&gt;&lt;/Cite&gt;&lt;/EndNote&gt;</w:instrText>
        </w:r>
        <w:r w:rsidR="00000214">
          <w:fldChar w:fldCharType="separate"/>
        </w:r>
        <w:r w:rsidR="00000214">
          <w:rPr>
            <w:noProof/>
          </w:rPr>
          <w:t>Denbina et al. (2014)</w:t>
        </w:r>
        <w:r w:rsidR="00000214">
          <w:fldChar w:fldCharType="end"/>
        </w:r>
      </w:hyperlink>
      <w:r w:rsidR="00AA2E5B">
        <w:t>,</w:t>
      </w:r>
      <w:r w:rsidR="003D2595">
        <w:t xml:space="preserve"> and </w:t>
      </w:r>
      <w:hyperlink w:anchor="_ENREF_10" w:tooltip="Atteia, 2015 #602" w:history="1">
        <w:r w:rsidR="00000214">
          <w:fldChar w:fldCharType="begin"/>
        </w:r>
        <w:r w:rsidR="00000214">
          <w:instrText xml:space="preserve"> ADDIN EN.CITE &lt;EndNote&gt;&lt;Cite AuthorYear="1"&gt;&lt;Author&gt;Atteia&lt;/Author&gt;&lt;Year&gt;2015&lt;/Year&gt;&lt;RecNum&gt;602&lt;/RecNum&gt;&lt;DisplayText&gt;Atteia et al. (2015)&lt;/DisplayText&gt;&lt;record&gt;&lt;rec-number&gt;602&lt;/rec-number&gt;&lt;foreign-keys&gt;&lt;key app="EN" db-id="25teddewsvepe9e5faxptreqrptrz95ftz5d" timestamp="1505837349"&gt;602&lt;/key&gt;&lt;/foreign-keys&gt;&lt;ref-type name="Journal Article"&gt;17&lt;/ref-type&gt;&lt;contributors&gt;&lt;authors&gt;&lt;author&gt;Atteia, Ghada&lt;/author&gt;&lt;author&gt;Collins, Michael&lt;/author&gt;&lt;/authors&gt;&lt;/contributors&gt;&lt;titles&gt;&lt;title&gt;Ship detection performance using simulated dual-polarization RADARSAT constellation mission data&lt;/title&gt;&lt;secondary-title&gt;International Journal of Remote Sensing&lt;/secondary-title&gt;&lt;/titles&gt;&lt;periodical&gt;&lt;full-title&gt;International Journal of Remote Sensing&lt;/full-title&gt;&lt;abbr-1&gt;Int J Remote Sens&lt;/abbr-1&gt;&lt;/periodical&gt;&lt;pages&gt;1705-1727&lt;/pages&gt;&lt;volume&gt;36&lt;/volume&gt;&lt;number&gt;6&lt;/number&gt;&lt;dates&gt;&lt;year&gt;2015&lt;/year&gt;&lt;pub-dates&gt;&lt;date&gt;2015/03/19&lt;/date&gt;&lt;/pub-dates&gt;&lt;/dates&gt;&lt;publisher&gt;Taylor &amp;amp; Francis&lt;/publisher&gt;&lt;isbn&gt;0143-1161&lt;/isbn&gt;&lt;urls&gt;&lt;related-urls&gt;&lt;url&gt;http://dx.doi.org/10.1080/01431161.2015.1019017&lt;/url&gt;&lt;/related-urls&gt;&lt;/urls&gt;&lt;electronic-resource-num&gt;10.1080/01431161.2015.1019017&lt;/electronic-resource-num&gt;&lt;/record&gt;&lt;/Cite&gt;&lt;/EndNote&gt;</w:instrText>
        </w:r>
        <w:r w:rsidR="00000214">
          <w:fldChar w:fldCharType="separate"/>
        </w:r>
        <w:r w:rsidR="00000214">
          <w:rPr>
            <w:noProof/>
          </w:rPr>
          <w:t>Atteia et al. (2015)</w:t>
        </w:r>
        <w:r w:rsidR="00000214">
          <w:fldChar w:fldCharType="end"/>
        </w:r>
      </w:hyperlink>
      <w:r w:rsidR="00AA2E5B">
        <w:t xml:space="preserve"> indicated that RCM is expected to successfully identify maritime objects such as ships and icebergs, and provide enhanced object tracking. </w:t>
      </w:r>
      <w:hyperlink w:anchor="_ENREF_146" w:tooltip="Samsonov, 2015 #605" w:history="1">
        <w:r w:rsidR="00000214">
          <w:fldChar w:fldCharType="begin"/>
        </w:r>
        <w:r w:rsidR="00000214">
          <w:instrText xml:space="preserve"> ADDIN EN.CITE &lt;EndNote&gt;&lt;Cite AuthorYear="1"&gt;&lt;Author&gt;Samsonov&lt;/Author&gt;&lt;Year&gt;2015&lt;/Year&gt;&lt;RecNum&gt;605&lt;/RecNum&gt;&lt;DisplayText&gt;Samsonov et al. (2015)&lt;/DisplayText&gt;&lt;record&gt;&lt;rec-number&gt;605&lt;/rec-number&gt;&lt;foreign-keys&gt;&lt;key app="EN" db-id="25teddewsvepe9e5faxptreqrptrz95ftz5d" timestamp="1505837645"&gt;605&lt;/key&gt;&lt;/foreign-keys&gt;&lt;ref-type name="Journal Article"&gt;17&lt;/ref-type&gt;&lt;contributors&gt;&lt;authors&gt;&lt;author&gt;Samsonov, Sergey V.&lt;/author&gt;&lt;author&gt;Czarnogorska, Magdalena&lt;/author&gt;&lt;author&gt;Charbonneau, François&lt;/author&gt;&lt;/authors&gt;&lt;/contributors&gt;&lt;titles&gt;&lt;title&gt;Selecting Optimal RADARSAT Constellation Mission Beams for Monitoring Ground Deformation in Alberta’s Oil Sands&lt;/title&gt;&lt;secondary-title&gt;Canadian Journal of Remote Sensing&lt;/secondary-title&gt;&lt;/titles&gt;&lt;periodical&gt;&lt;full-title&gt;Canadian Journal of Remote Sensing&lt;/full-title&gt;&lt;abbr-1&gt;Can J Remote Sens&lt;/abbr-1&gt;&lt;/periodical&gt;&lt;pages&gt;390-400&lt;/pages&gt;&lt;volume&gt;41&lt;/volume&gt;&lt;number&gt;5&lt;/number&gt;&lt;dates&gt;&lt;year&gt;2015&lt;/year&gt;&lt;pub-dates&gt;&lt;date&gt;2015/09/03&lt;/date&gt;&lt;/pub-dates&gt;&lt;/dates&gt;&lt;publisher&gt;Taylor &amp;amp; Francis&lt;/publisher&gt;&lt;isbn&gt;0703-8992&lt;/isbn&gt;&lt;urls&gt;&lt;related-urls&gt;&lt;url&gt;http://dx.doi.org/10.1080/07038992.2015.1104632&lt;/url&gt;&lt;/related-urls&gt;&lt;/urls&gt;&lt;electronic-resource-num&gt;10.1080/07038992.2015.1104632&lt;/electronic-resource-num&gt;&lt;/record&gt;&lt;/Cite&gt;&lt;/EndNote&gt;</w:instrText>
        </w:r>
        <w:r w:rsidR="00000214">
          <w:fldChar w:fldCharType="separate"/>
        </w:r>
        <w:r w:rsidR="00000214">
          <w:rPr>
            <w:noProof/>
          </w:rPr>
          <w:t>Samsonov et al. (2015)</w:t>
        </w:r>
        <w:r w:rsidR="00000214">
          <w:fldChar w:fldCharType="end"/>
        </w:r>
      </w:hyperlink>
      <w:r w:rsidR="00AA2E5B">
        <w:t xml:space="preserve"> successfully demonstrated RCM’s capability to note surface deformations in Alberta’s oil sands region for potential disaster mitigation. Whereas, </w:t>
      </w:r>
      <w:hyperlink w:anchor="_ENREF_39" w:tooltip="Dabboor, 2014 #600" w:history="1">
        <w:r w:rsidR="00000214">
          <w:fldChar w:fldCharType="begin"/>
        </w:r>
        <w:r w:rsidR="00000214">
          <w:instrText xml:space="preserve"> ADDIN EN.CITE &lt;EndNote&gt;&lt;Cite AuthorYear="1"&gt;&lt;Author&gt;Dabboor&lt;/Author&gt;&lt;Year&gt;2014&lt;/Year&gt;&lt;RecNum&gt;600&lt;/RecNum&gt;&lt;DisplayText&gt;Dabboor et al. (2014)&lt;/DisplayText&gt;&lt;record&gt;&lt;rec-number&gt;600&lt;/rec-number&gt;&lt;foreign-keys&gt;&lt;key app="EN" db-id="25teddewsvepe9e5faxptreqrptrz95ftz5d" timestamp="1505769613"&gt;600&lt;/key&gt;&lt;/foreign-keys&gt;&lt;ref-type name="Journal Article"&gt;17&lt;/ref-type&gt;&lt;contributors&gt;&lt;authors&gt;&lt;author&gt;Dabboor, M.&lt;/author&gt;&lt;author&gt;Geldsetzer, T.&lt;/author&gt;&lt;/authors&gt;&lt;/contributors&gt;&lt;titles&gt;&lt;title&gt;Towards sea ice classification using simulated RADARSAT Constellation Mission compact polarimetric SAR imagery&lt;/title&gt;&lt;secondary-title&gt;Remote Sensing of Environment&lt;/secondary-title&gt;&lt;/titles&gt;&lt;periodical&gt;&lt;full-title&gt;Remote Sensing of Environment&lt;/full-title&gt;&lt;abbr-1&gt;Remote Sens Environ&lt;/abbr-1&gt;&lt;/periodical&gt;&lt;pages&gt;189-195&lt;/pages&gt;&lt;volume&gt;140&lt;/volume&gt;&lt;number&gt;Supplement C&lt;/number&gt;&lt;keywords&gt;&lt;keyword&gt;Compact SAR&lt;/keyword&gt;&lt;keyword&gt;RADARSAT Constellation Mission&lt;/keyword&gt;&lt;keyword&gt;Sea ice classification&lt;/keyword&gt;&lt;/keywords&gt;&lt;dates&gt;&lt;year&gt;2014&lt;/year&gt;&lt;pub-dates&gt;&lt;date&gt;2014/01/01/&lt;/date&gt;&lt;/pub-dates&gt;&lt;/dates&gt;&lt;isbn&gt;0034-4257&lt;/isbn&gt;&lt;urls&gt;&lt;related-urls&gt;&lt;url&gt;http://www.sciencedirect.com/science/article/pii/S0034425713002939&lt;/url&gt;&lt;/related-urls&gt;&lt;/urls&gt;&lt;electronic-resource-num&gt;https://doi.org/10.1016/j.rse.2013.08.035&lt;/electronic-resource-num&gt;&lt;/record&gt;&lt;/Cite&gt;&lt;/EndNote&gt;</w:instrText>
        </w:r>
        <w:r w:rsidR="00000214">
          <w:fldChar w:fldCharType="separate"/>
        </w:r>
        <w:r w:rsidR="00000214">
          <w:rPr>
            <w:noProof/>
          </w:rPr>
          <w:t>Dabboor et al. (2014)</w:t>
        </w:r>
        <w:r w:rsidR="00000214">
          <w:fldChar w:fldCharType="end"/>
        </w:r>
      </w:hyperlink>
      <w:r w:rsidR="00AA2E5B">
        <w:t xml:space="preserve"> and </w:t>
      </w:r>
      <w:hyperlink w:anchor="_ENREF_9" w:tooltip="Arkett, 2015 #603" w:history="1">
        <w:r w:rsidR="00000214">
          <w:fldChar w:fldCharType="begin"/>
        </w:r>
        <w:r w:rsidR="00000214">
          <w:instrText xml:space="preserve"> ADDIN EN.CITE &lt;EndNote&gt;&lt;Cite AuthorYear="1"&gt;&lt;Author&gt;Arkett&lt;/Author&gt;&lt;Year&gt;2015&lt;/Year&gt;&lt;RecNum&gt;603&lt;/RecNum&gt;&lt;DisplayText&gt;Arkett et al. (2015)&lt;/DisplayText&gt;&lt;record&gt;&lt;rec-number&gt;603&lt;/rec-number&gt;&lt;foreign-keys&gt;&lt;key app="EN" db-id="25teddewsvepe9e5faxptreqrptrz95ftz5d" timestamp="1505837459"&gt;603&lt;/key&gt;&lt;/foreign-keys&gt;&lt;ref-type name="Journal Article"&gt;17&lt;/ref-type&gt;&lt;contributors&gt;&lt;authors&gt;&lt;author&gt;Arkett, Matt&lt;/author&gt;&lt;author&gt;Braithwaite, Leah&lt;/author&gt;&lt;author&gt;Pestieau, Paul&lt;/author&gt;&lt;author&gt;Carrieres, Tom&lt;/author&gt;&lt;author&gt;Pogson, Lynn&lt;/author&gt;&lt;author&gt;Fabi, Celine&lt;/author&gt;&lt;author&gt;Geldsetzer, Torsten&lt;/author&gt;&lt;/authors&gt;&lt;/contributors&gt;&lt;titles&gt;&lt;title&gt;Preparation by the Canadian Ice Service for the Operational Use of the RADARSAT Constellation Mission in Their Ice and Oil Spill Monitoring Programs&lt;/title&gt;&lt;secondary-title&gt;Canadian Journal of Remote Sensing&lt;/secondary-title&gt;&lt;/titles&gt;&lt;periodical&gt;&lt;full-title&gt;Canadian Journal of Remote Sensing&lt;/full-title&gt;&lt;abbr-1&gt;Can J Remote Sens&lt;/abbr-1&gt;&lt;/periodical&gt;&lt;pages&gt;380-389&lt;/pages&gt;&lt;volume&gt;41&lt;/volume&gt;&lt;number&gt;5&lt;/number&gt;&lt;dates&gt;&lt;year&gt;2015&lt;/year&gt;&lt;pub-dates&gt;&lt;date&gt;2015/09/03&lt;/date&gt;&lt;/pub-dates&gt;&lt;/dates&gt;&lt;publisher&gt;Taylor &amp;amp; Francis&lt;/publisher&gt;&lt;isbn&gt;0703-8992&lt;/isbn&gt;&lt;urls&gt;&lt;related-urls&gt;&lt;url&gt;http://dx.doi.org/10.1080/07038992.2015.1104631&lt;/url&gt;&lt;/related-urls&gt;&lt;/urls&gt;&lt;electronic-resource-num&gt;10.1080/07038992.2015.1104631&lt;/electronic-resource-num&gt;&lt;/record&gt;&lt;/Cite&gt;&lt;/EndNote&gt;</w:instrText>
        </w:r>
        <w:r w:rsidR="00000214">
          <w:fldChar w:fldCharType="separate"/>
        </w:r>
        <w:r w:rsidR="00000214">
          <w:rPr>
            <w:noProof/>
          </w:rPr>
          <w:t>Arkett et al. (2015)</w:t>
        </w:r>
        <w:r w:rsidR="00000214">
          <w:fldChar w:fldCharType="end"/>
        </w:r>
      </w:hyperlink>
      <w:r w:rsidR="00AA2E5B">
        <w:t xml:space="preserve"> presented results on the classification of sea ice, and identifying oil spills in maritime environments. In a comprehensive investigation, </w:t>
      </w:r>
      <w:r w:rsidR="003925F8">
        <w:t xml:space="preserve">Charbonneau (2010) </w:t>
      </w:r>
      <w:r w:rsidR="00AA2E5B">
        <w:t xml:space="preserve">showcased </w:t>
      </w:r>
      <w:r w:rsidR="003925F8">
        <w:t xml:space="preserve">the potential for compact polarimetry </w:t>
      </w:r>
      <w:r w:rsidR="00AA2E5B">
        <w:t xml:space="preserve">within the context of a number of </w:t>
      </w:r>
      <w:r w:rsidR="003925F8">
        <w:t xml:space="preserve">Canadian thematic issues. </w:t>
      </w:r>
      <w:r w:rsidR="00C17799">
        <w:t>Simulated data (based on airborne and Radarsat-2 quad-pol SAR) demonstrated high potential for crop classification purposes, ship detection, and sea ice mapping</w:t>
      </w:r>
      <w:r w:rsidR="00AD7E6D">
        <w:t>; ship detection results exceeded those achieved by quad-pol data.</w:t>
      </w:r>
      <w:r w:rsidR="007D58DC">
        <w:t xml:space="preserve"> However, o</w:t>
      </w:r>
      <w:r w:rsidR="00AD7E6D">
        <w:t xml:space="preserve">f greatest importance within the context of the current project, </w:t>
      </w:r>
      <w:hyperlink w:anchor="_ENREF_178" w:tooltip="White, 2017 #606" w:history="1">
        <w:r w:rsidR="00000214">
          <w:fldChar w:fldCharType="begin"/>
        </w:r>
        <w:r w:rsidR="00000214">
          <w:instrText xml:space="preserve"> ADDIN EN.CITE &lt;EndNote&gt;&lt;Cite AuthorYear="1"&gt;&lt;Author&gt;White&lt;/Author&gt;&lt;Year&gt;2017&lt;/Year&gt;&lt;RecNum&gt;606&lt;/RecNum&gt;&lt;DisplayText&gt;White et al. (2017)&lt;/DisplayText&gt;&lt;record&gt;&lt;rec-number&gt;606&lt;/rec-number&gt;&lt;foreign-keys&gt;&lt;key app="EN" db-id="25teddewsvepe9e5faxptreqrptrz95ftz5d" timestamp="1505841825"&gt;606&lt;/key&gt;&lt;/foreign-keys&gt;&lt;ref-type name="Journal Article"&gt;17&lt;/ref-type&gt;&lt;contributors&gt;&lt;authors&gt;&lt;author&gt;White, Lori&lt;/author&gt;&lt;author&gt;Millard, Koreen&lt;/author&gt;&lt;author&gt;Banks, Sarah&lt;/author&gt;&lt;author&gt;Richardson, Murray&lt;/author&gt;&lt;author&gt;Pasher, Jon&lt;/author&gt;&lt;author&gt;Duffe, Jason&lt;/author&gt;&lt;/authors&gt;&lt;/contributors&gt;&lt;titles&gt;&lt;title&gt;Moving to the RADARSAT Constellation Mission: Comparing Synthesized Compact Polarimetry and Dual Polarimetry Data with Fully Polarimetric RADARSAT-2 Data for Image Classification of Peatlands&lt;/title&gt;&lt;secondary-title&gt;Remote Sensing&lt;/secondary-title&gt;&lt;/titles&gt;&lt;periodical&gt;&lt;full-title&gt;Remote Sensing&lt;/full-title&gt;&lt;abbr-1&gt;Remote Sens-Basel&lt;/abbr-1&gt;&lt;/periodical&gt;&lt;pages&gt;573&lt;/pages&gt;&lt;volume&gt;9&lt;/volume&gt;&lt;number&gt;6&lt;/number&gt;&lt;dates&gt;&lt;year&gt;2017&lt;/year&gt;&lt;/dates&gt;&lt;isbn&gt;2072-4292&lt;/isbn&gt;&lt;accession-num&gt;doi:10.3390/rs9060573&lt;/accession-num&gt;&lt;urls&gt;&lt;related-urls&gt;&lt;url&gt;http://www.mdpi.com/2072-4292/9/6/573&lt;/url&gt;&lt;/related-urls&gt;&lt;/urls&gt;&lt;/record&gt;&lt;/Cite&gt;&lt;/EndNote&gt;</w:instrText>
        </w:r>
        <w:r w:rsidR="00000214">
          <w:fldChar w:fldCharType="separate"/>
        </w:r>
        <w:r w:rsidR="00000214">
          <w:rPr>
            <w:noProof/>
          </w:rPr>
          <w:t>White et al. (2017)</w:t>
        </w:r>
        <w:r w:rsidR="00000214">
          <w:fldChar w:fldCharType="end"/>
        </w:r>
      </w:hyperlink>
      <w:r w:rsidR="00AD7E6D">
        <w:t xml:space="preserve"> investigated RCM capabilities for separating peatlands, concluding that little difference was notable between the use of RCM data and quad-pol Radarsat-2 data.</w:t>
      </w:r>
    </w:p>
    <w:p w:rsidR="00416794" w:rsidRDefault="009B53A9" w:rsidP="00DD5D76">
      <w:r>
        <w:t>Based on the available literature and s</w:t>
      </w:r>
      <w:r w:rsidR="003D2595">
        <w:t>hould future RCM observations match simulated data, RCM</w:t>
      </w:r>
      <w:r>
        <w:t xml:space="preserve"> is expected to</w:t>
      </w:r>
      <w:r w:rsidR="003D2595">
        <w:t xml:space="preserve"> establish itself as a strong candidate for wetland monitoring </w:t>
      </w:r>
      <w:r>
        <w:t>and its use for such purposes is encouraged</w:t>
      </w:r>
      <w:r w:rsidR="002D30BA">
        <w:t xml:space="preserve">, especially as data are </w:t>
      </w:r>
      <w:r w:rsidR="00676FDB">
        <w:t>anticipated</w:t>
      </w:r>
      <w:r w:rsidR="002D30BA">
        <w:t xml:space="preserve"> to</w:t>
      </w:r>
      <w:r w:rsidR="00676FDB">
        <w:t xml:space="preserve"> be</w:t>
      </w:r>
      <w:r w:rsidR="002D30BA">
        <w:t xml:space="preserve"> open-access.</w:t>
      </w:r>
    </w:p>
    <w:p w:rsidR="00C87046" w:rsidRDefault="00C87046" w:rsidP="007851D7">
      <w:pPr>
        <w:pStyle w:val="Heading2"/>
      </w:pPr>
      <w:r>
        <w:t>NASA-ISRO Synthetic Aperture Rad</w:t>
      </w:r>
      <w:r w:rsidR="005A0864">
        <w:t>ar</w:t>
      </w:r>
    </w:p>
    <w:p w:rsidR="0061708C" w:rsidRDefault="005A0864" w:rsidP="0061708C">
      <w:r>
        <w:t xml:space="preserve">The NASA-ISRO Synthetic Aperture Radar (NISAR) mission is a joint venture between NASA and the Indian Space Research Organization (ISRO) that is currently scheduled for launch in 2020 </w:t>
      </w:r>
      <w:r>
        <w:fldChar w:fldCharType="begin"/>
      </w:r>
      <w:r w:rsidR="00704080">
        <w:instrText xml:space="preserve"> ADDIN EN.CITE &lt;EndNote&gt;&lt;Cite&gt;&lt;Author&gt;NASA&lt;/Author&gt;&lt;Year&gt;2017&lt;/Year&gt;&lt;RecNum&gt;607&lt;/RecNum&gt;&lt;DisplayText&gt;(NISAR community 2014, NASA 2017)&lt;/DisplayText&gt;&lt;record&gt;&lt;rec-number&gt;607&lt;/rec-number&gt;&lt;foreign-keys&gt;&lt;key app="EN" db-id="25teddewsvepe9e5faxptreqrptrz95ftz5d" timestamp="1505929438"&gt;607&lt;/key&gt;&lt;/foreign-keys&gt;&lt;ref-type name="Web Page"&gt;12&lt;/ref-type&gt;&lt;contributors&gt;&lt;authors&gt;&lt;author&gt;NASA&lt;/author&gt;&lt;/authors&gt;&lt;/contributors&gt;&lt;titles&gt;&lt;title&gt;NASA-ISRO Synthetic Aperture Radar mission&lt;/title&gt;&lt;/titles&gt;&lt;number&gt;September 2017&lt;/number&gt;&lt;dates&gt;&lt;year&gt;2017&lt;/year&gt;&lt;/dates&gt;&lt;pub-location&gt;[online]&lt;/pub-location&gt;&lt;publisher&gt;Jet Propulsion Laboratory&lt;/publisher&gt;&lt;urls&gt;&lt;related-urls&gt;&lt;url&gt;https://www.jpl.nasa.gov/missions/nasa-isro-synthetic-aperture-radar-nisar/&lt;/url&gt;&lt;/related-urls&gt;&lt;/urls&gt;&lt;/record&gt;&lt;/Cite&gt;&lt;Cite&gt;&lt;Author&gt;NISAR community&lt;/Author&gt;&lt;Year&gt;2014&lt;/Year&gt;&lt;RecNum&gt;612&lt;/RecNum&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fldChar w:fldCharType="separate"/>
      </w:r>
      <w:r w:rsidR="00704080">
        <w:rPr>
          <w:noProof/>
        </w:rPr>
        <w:t>(</w:t>
      </w:r>
      <w:hyperlink w:anchor="_ENREF_126" w:tooltip="NISAR community, 2014 #612" w:history="1">
        <w:r w:rsidR="00000214">
          <w:rPr>
            <w:noProof/>
          </w:rPr>
          <w:t>NISAR community 2014</w:t>
        </w:r>
      </w:hyperlink>
      <w:r w:rsidR="00704080">
        <w:rPr>
          <w:noProof/>
        </w:rPr>
        <w:t xml:space="preserve">, </w:t>
      </w:r>
      <w:hyperlink w:anchor="_ENREF_123" w:tooltip="NASA, 2017 #607" w:history="1">
        <w:r w:rsidR="00000214">
          <w:rPr>
            <w:noProof/>
          </w:rPr>
          <w:t>NASA 2017</w:t>
        </w:r>
      </w:hyperlink>
      <w:r w:rsidR="00704080">
        <w:rPr>
          <w:noProof/>
        </w:rPr>
        <w:t>)</w:t>
      </w:r>
      <w:r>
        <w:fldChar w:fldCharType="end"/>
      </w:r>
      <w:r>
        <w:t xml:space="preserve">. NISAR will exist as a single spacecraft that will house both L- and S- band SAR </w:t>
      </w:r>
      <w:r w:rsidR="006724D1">
        <w:t>sensors with the purpose of</w:t>
      </w:r>
      <w:r>
        <w:t xml:space="preserve"> observ</w:t>
      </w:r>
      <w:r w:rsidR="006724D1">
        <w:t>ing</w:t>
      </w:r>
      <w:r>
        <w:t xml:space="preserve"> the Earth’s surface</w:t>
      </w:r>
      <w:r w:rsidR="00704080">
        <w:t xml:space="preserve"> </w: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 </w:instrText>
      </w:r>
      <w:r w:rsidR="00704080">
        <w:fldChar w:fldCharType="begin">
          <w:fldData xml:space="preserve">PEVuZE5vdGU+PENpdGU+PEF1dGhvcj5Sb3NlbjwvQXV0aG9yPjxZZWFyPjIwMTM8L1llYXI+PFJl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</w:fldData>
        </w:fldChar>
      </w:r>
      <w:r w:rsidR="00704080">
        <w:instrText xml:space="preserve"> ADDIN EN.CITE.DATA </w:instrText>
      </w:r>
      <w:r w:rsidR="00704080">
        <w:fldChar w:fldCharType="end"/>
      </w:r>
      <w:r w:rsidR="00704080">
        <w:fldChar w:fldCharType="separate"/>
      </w:r>
      <w:r w:rsidR="00704080">
        <w:rPr>
          <w:noProof/>
        </w:rPr>
        <w:t>(</w:t>
      </w:r>
      <w:hyperlink w:anchor="_ENREF_141" w:tooltip="Rosen, 2013 #611" w:history="1">
        <w:r w:rsidR="00000214">
          <w:rPr>
            <w:noProof/>
          </w:rPr>
          <w:t>Rosen et al. 2013</w:t>
        </w:r>
      </w:hyperlink>
      <w:r w:rsidR="00704080">
        <w:rPr>
          <w:noProof/>
        </w:rPr>
        <w:t xml:space="preserve">, </w:t>
      </w:r>
      <w:hyperlink w:anchor="_ENREF_143" w:tooltip="Rosen, 2014 #610" w:history="1">
        <w:r w:rsidR="00000214">
          <w:rPr>
            <w:noProof/>
          </w:rPr>
          <w:t>Rosen et al. 2014</w:t>
        </w:r>
      </w:hyperlink>
      <w:r w:rsidR="00704080">
        <w:rPr>
          <w:noProof/>
        </w:rPr>
        <w:t>)</w:t>
      </w:r>
      <w:r w:rsidR="00704080">
        <w:fldChar w:fldCharType="end"/>
      </w:r>
      <w:r>
        <w:t>.</w:t>
      </w:r>
      <w:r w:rsidR="006724D1">
        <w:t xml:space="preserve"> Both sensors are expected to provide wide-swath (&gt; 240 km) data with spatial resolutions between 2 m and 6m for the S-band sensor, and between 2 m and 30 m for the L-band sensor</w:t>
      </w:r>
      <w:r w:rsidR="00F35245">
        <w:t xml:space="preserve"> </w:t>
      </w:r>
      <w:r w:rsidR="00F35245">
        <w:fldChar w:fldCharType="begin"/>
      </w:r>
      <w:r w:rsidR="00F35245">
        <w:instrText xml:space="preserve"> ADDIN EN.CITE &lt;EndNote&gt;&lt;Cite&gt;&lt;Author&gt;Rosen&lt;/Author&gt;&lt;Year&gt;2015&lt;/Year&gt;&lt;RecNum&gt;609&lt;/RecNum&gt;&lt;DisplayText&gt;(Rosen et al. 2015)&lt;/DisplayText&gt;&lt;record&gt;&lt;rec-number&gt;609&lt;/rec-number&gt;&lt;foreign-keys&gt;&lt;key app="EN" db-id="25teddewsvepe9e5faxptreqrptrz95ftz5d" timestamp="1505936303"&gt;609&lt;/key&gt;&lt;/foreign-keys&gt;&lt;ref-type name="Conference Proceedings"&gt;10&lt;/ref-type&gt;&lt;contributors&gt;&lt;authors&gt;&lt;author&gt;P. A. Rosen&lt;/author&gt;&lt;author&gt;S. Hensley&lt;/author&gt;&lt;author&gt;S. Shaffer&lt;/author&gt;&lt;author&gt;L. Veilleux&lt;/author&gt;&lt;author&gt;M. Chakraborty&lt;/author&gt;&lt;author&gt;T. Misra&lt;/author&gt;&lt;author&gt;R. Bhan&lt;/author&gt;&lt;author&gt;V. Raju Sagi&lt;/author&gt;&lt;author&gt;R. Satish&lt;/author&gt;&lt;/authors&gt;&lt;/contributors&gt;&lt;titles&gt;&lt;title&gt;The NASA-ISRO SAR mission - An international space partnership for science and societal benefit&lt;/title&gt;&lt;secondary-title&gt;2015 IEEE Radar Conference (RadarCon)&lt;/secondary-title&gt;&lt;alt-title&gt;2015 IEEE Radar Conference (RadarCon)&lt;/alt-title&gt;&lt;/titles&gt;&lt;pages&gt;1610-1613&lt;/pages&gt;&lt;keywords&gt;&lt;keyword&gt;synthetic aperture radar&lt;/keyword&gt;&lt;keyword&gt;GPS receiver&lt;/keyword&gt;&lt;keyword&gt;Indian Space Research Organisation&lt;/keyword&gt;&lt;keyword&gt;L-band electronics&lt;/keyword&gt;&lt;keyword&gt;NASA-ISRO SAR mission&lt;/keyword&gt;&lt;keyword&gt;National Aeronautics and Space Administration&lt;/keyword&gt;&lt;keyword&gt;S-band radar electronics&lt;/keyword&gt;&lt;keyword&gt;high-rate Ka-band telecommunication link&lt;/keyword&gt;&lt;keyword&gt;solid state recorder&lt;/keyword&gt;&lt;keyword&gt;Earth&lt;/keyword&gt;&lt;keyword&gt;Instruments&lt;/keyword&gt;&lt;keyword&gt;L-band&lt;/keyword&gt;&lt;keyword&gt;NASA&lt;/keyword&gt;&lt;keyword&gt;Space vehicles&lt;/keyword&gt;&lt;/keywords&gt;&lt;dates&gt;&lt;year&gt;2015&lt;/year&gt;&lt;pub-dates&gt;&lt;date&gt;10-15 May 2015&lt;/date&gt;&lt;/pub-dates&gt;&lt;/dates&gt;&lt;isbn&gt;1097-5659&lt;/isbn&gt;&lt;urls&gt;&lt;/urls&gt;&lt;electronic-resource-num&gt;10.1109/RADAR.2015.7131255&lt;/electronic-resource-num&gt;&lt;/record&gt;&lt;/Cite&gt;&lt;/EndNote&gt;</w:instrText>
      </w:r>
      <w:r w:rsidR="00F35245">
        <w:fldChar w:fldCharType="separate"/>
      </w:r>
      <w:r w:rsidR="00F35245">
        <w:rPr>
          <w:noProof/>
        </w:rPr>
        <w:t>(</w:t>
      </w:r>
      <w:hyperlink w:anchor="_ENREF_142" w:tooltip="Rosen, 2015 #609" w:history="1">
        <w:r w:rsidR="00000214">
          <w:rPr>
            <w:noProof/>
          </w:rPr>
          <w:t>Rosen et al. 2015</w:t>
        </w:r>
      </w:hyperlink>
      <w:r w:rsidR="00F35245">
        <w:rPr>
          <w:noProof/>
        </w:rPr>
        <w:t>)</w:t>
      </w:r>
      <w:r w:rsidR="00F35245">
        <w:fldChar w:fldCharType="end"/>
      </w:r>
      <w:r w:rsidR="006724D1">
        <w:t xml:space="preserve">. The shorter S-band data will offer single- dual- and compact-polarizations as well as quasi quad-pol data (i.e. HH/HV and VH/VV), however, L-band data will be available </w:t>
      </w:r>
      <w:r w:rsidR="009F6941">
        <w:t xml:space="preserve">in </w:t>
      </w:r>
      <w:r w:rsidR="006724D1">
        <w:t>single-</w:t>
      </w:r>
      <w:r w:rsidR="009F6941">
        <w:t>, dual-, compact-, and</w:t>
      </w:r>
      <w:r w:rsidR="006724D1">
        <w:t xml:space="preserve"> quad-pol</w:t>
      </w:r>
      <w:r w:rsidR="009F6941">
        <w:t>arizations</w:t>
      </w:r>
      <w:r w:rsidR="00EA0825">
        <w:t xml:space="preserve"> </w:t>
      </w:r>
      <w:r w:rsidR="00EA0825">
        <w:fldChar w:fldCharType="begin"/>
      </w:r>
      <w:r w:rsidR="00EA0825">
        <w:instrText xml:space="preserve"> ADDIN EN.CITE &lt;EndNote&gt;&lt;Cite&gt;&lt;Author&gt;Space Application Centre&lt;/Author&gt;&lt;Year&gt;2015&lt;/Year&gt;&lt;RecNum&gt;608&lt;/RecNum&gt;&lt;DisplayText&gt;(Space Application Centre 2015)&lt;/DisplayText&gt;&lt;record&gt;&lt;rec-number&gt;608&lt;/rec-number&gt;&lt;foreign-keys&gt;&lt;key app="EN" db-id="25teddewsvepe9e5faxptreqrptrz95ftz5d" timestamp="1505936129"&gt;608&lt;/key&gt;&lt;/foreign-keys&gt;&lt;ref-type name="Web Page"&gt;12&lt;/ref-type&gt;&lt;contributors&gt;&lt;authors&gt;&lt;author&gt;Space Application Centre,&lt;/author&gt;&lt;/authors&gt;&lt;/contributors&gt;&lt;titles&gt;&lt;title&gt;NISAR Mission&lt;/title&gt;&lt;/titles&gt;&lt;number&gt;September 2017&lt;/number&gt;&lt;dates&gt;&lt;year&gt;2015&lt;/year&gt;&lt;/dates&gt;&lt;pub-location&gt;[online]&lt;/pub-location&gt;&lt;publisher&gt;NISAR Science &amp;amp; Applications Workshop, Space Application Centre, Indian Space Research Organization, Ahmedabad, India&lt;/publisher&gt;&lt;urls&gt;&lt;related-urls&gt;&lt;url&gt;http://www.sac.gov.in/nisar/NisarMission.html&lt;/url&gt;&lt;/related-urls&gt;&lt;/urls&gt;&lt;/record&gt;&lt;/Cite&gt;&lt;/EndNote&gt;</w:instrText>
      </w:r>
      <w:r w:rsidR="00EA0825">
        <w:fldChar w:fldCharType="separate"/>
      </w:r>
      <w:r w:rsidR="00EA0825">
        <w:rPr>
          <w:noProof/>
        </w:rPr>
        <w:t>(</w:t>
      </w:r>
      <w:hyperlink w:anchor="_ENREF_154" w:tooltip="Space Application Centre, 2015 #608" w:history="1">
        <w:r w:rsidR="00000214">
          <w:rPr>
            <w:noProof/>
          </w:rPr>
          <w:t>Space Application Centre 2015</w:t>
        </w:r>
      </w:hyperlink>
      <w:r w:rsidR="00EA0825">
        <w:rPr>
          <w:noProof/>
        </w:rPr>
        <w:t>)</w:t>
      </w:r>
      <w:r w:rsidR="00EA0825">
        <w:fldChar w:fldCharType="end"/>
      </w:r>
      <w:r w:rsidR="006724D1">
        <w:t>.</w:t>
      </w:r>
      <w:r w:rsidR="00704080">
        <w:t xml:space="preserve"> Both sensors will be based on the same platform, which is expected to offer a 12-day sampling and repeat orbit </w:t>
      </w:r>
      <w:r w:rsidR="00704080">
        <w:fldChar w:fldCharType="begin"/>
      </w:r>
      <w:r w:rsidR="00704080">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704080">
        <w:fldChar w:fldCharType="separate"/>
      </w:r>
      <w:r w:rsidR="00704080">
        <w:rPr>
          <w:noProof/>
        </w:rPr>
        <w:t>(</w:t>
      </w:r>
      <w:hyperlink w:anchor="_ENREF_126" w:tooltip="NISAR community, 2014 #612" w:history="1">
        <w:r w:rsidR="00000214">
          <w:rPr>
            <w:noProof/>
          </w:rPr>
          <w:t>NISAR community 2014</w:t>
        </w:r>
      </w:hyperlink>
      <w:r w:rsidR="00704080">
        <w:rPr>
          <w:noProof/>
        </w:rPr>
        <w:t>)</w:t>
      </w:r>
      <w:r w:rsidR="00704080">
        <w:fldChar w:fldCharType="end"/>
      </w:r>
      <w:r w:rsidR="00704080">
        <w:t>.</w:t>
      </w:r>
    </w:p>
    <w:p w:rsidR="00F76557" w:rsidRDefault="00704080" w:rsidP="0061708C">
      <w:r>
        <w:t xml:space="preserve">A number of applications have been conceived within the NISAR mission </w:t>
      </w:r>
      <w:r w:rsidR="008424D3">
        <w:t xml:space="preserve">framework to satisfy science requirements of the US and India. Some such applications include: ecosystem monitoring, surface </w:t>
      </w:r>
      <w:r w:rsidR="008424D3">
        <w:lastRenderedPageBreak/>
        <w:t xml:space="preserve">deformation, cryosphere, ocean processes, and other disasters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41" w:tooltip="Rosen, 2013 #611" w:history="1">
        <w:r w:rsidR="00000214">
          <w:rPr>
            <w:noProof/>
          </w:rPr>
          <w:t>Rosen et al. 2013</w:t>
        </w:r>
      </w:hyperlink>
      <w:r w:rsidR="008424D3">
        <w:rPr>
          <w:noProof/>
        </w:rPr>
        <w:t>)</w:t>
      </w:r>
      <w:r w:rsidR="008424D3">
        <w:fldChar w:fldCharType="end"/>
      </w:r>
      <w:r w:rsidR="008424D3">
        <w:t xml:space="preserve">. For a full list of potential science applications see </w:t>
      </w:r>
      <w:r w:rsidR="008424D3">
        <w:fldChar w:fldCharType="begin"/>
      </w:r>
      <w:r w:rsidR="008424D3">
        <w:instrText xml:space="preserve"> ADDIN EN.CITE &lt;EndNote&gt;&lt;Cite&gt;&lt;Author&gt;Rosen&lt;/Author&gt;&lt;Year&gt;2013&lt;/Year&gt;&lt;RecNum&gt;611&lt;/RecNum&gt;&lt;DisplayText&gt;(Rosen et al. 2013)&lt;/DisplayText&gt;&lt;record&gt;&lt;rec-number&gt;611&lt;/rec-number&gt;&lt;foreign-keys&gt;&lt;key app="EN" db-id="25teddewsvepe9e5faxptreqrptrz95ftz5d" timestamp="1505936561"&gt;611&lt;/key&gt;&lt;/foreign-keys&gt;&lt;ref-type name="Conference Proceedings"&gt;10&lt;/ref-type&gt;&lt;contributors&gt;&lt;authors&gt;&lt;author&gt;P. Rosen&lt;/author&gt;&lt;author&gt;Y. Kim&lt;/author&gt;&lt;author&gt;H. Eisen&lt;/author&gt;&lt;author&gt;S. Shaffer&lt;/author&gt;&lt;author&gt;L. Veilleux&lt;/author&gt;&lt;author&gt;S. Hensley&lt;/author&gt;&lt;author&gt;M. Chakraborty&lt;/author&gt;&lt;author&gt;T. Misra&lt;/author&gt;&lt;author&gt;R. Satish&lt;/author&gt;&lt;author&gt;D. Putrevu&lt;/author&gt;&lt;author&gt;R. Bhan&lt;/author&gt;&lt;/authors&gt;&lt;/contributors&gt;&lt;titles&gt;&lt;title&gt;A dual-frequency spaceborne SAR mission concept&lt;/title&gt;&lt;secondary-title&gt;2013 IEEE International Geoscience and Remote Sensing Symposium - IGARSS&lt;/secondary-title&gt;&lt;alt-title&gt;2013 IEEE International Geoscience and Remote Sensing Symposium - IGARSS&lt;/alt-title&gt;&lt;/titles&gt;&lt;pages&gt;2293-2296&lt;/pages&gt;&lt;keywords&gt;&lt;keyword&gt;remote sensing by radar&lt;/keyword&gt;&lt;keyword&gt;synthetic aperture radar&lt;/keyword&gt;&lt;keyword&gt;AD 2007&lt;/keyword&gt;&lt;keyword&gt;Earth change&lt;/keyword&gt;&lt;keyword&gt;Indian Space Research Organization&lt;/keyword&gt;&lt;keyword&gt;NASA&lt;/keyword&gt;&lt;keyword&gt;National Academy of Science Decadal Survey report&lt;/keyword&gt;&lt;keyword&gt;cryospheric sciences&lt;/keyword&gt;&lt;keyword&gt;dual frequency spaceborne SAR mission&lt;/keyword&gt;&lt;keyword&gt;ecosystems&lt;/keyword&gt;&lt;keyword&gt;solid earth&lt;/keyword&gt;&lt;keyword&gt;L-band&lt;/keyword&gt;&lt;keyword&gt;Sea measurements&lt;/keyword&gt;&lt;keyword&gt;Spaceborne radar&lt;/keyword&gt;&lt;keyword&gt;Vegetation mapping&lt;/keyword&gt;&lt;/keywords&gt;&lt;dates&gt;&lt;year&gt;2013&lt;/year&gt;&lt;pub-dates&gt;&lt;date&gt;21-26 July 2013&lt;/date&gt;&lt;/pub-dates&gt;&lt;/dates&gt;&lt;isbn&gt;2153-6996&lt;/isbn&gt;&lt;urls&gt;&lt;/urls&gt;&lt;electronic-resource-num&gt;10.1109/IGARSS.2013.6723276&lt;/electronic-resource-num&gt;&lt;/record&gt;&lt;/Cite&gt;&lt;/EndNote&gt;</w:instrText>
      </w:r>
      <w:r w:rsidR="008424D3">
        <w:fldChar w:fldCharType="separate"/>
      </w:r>
      <w:r w:rsidR="008424D3">
        <w:rPr>
          <w:noProof/>
        </w:rPr>
        <w:t>(</w:t>
      </w:r>
      <w:hyperlink w:anchor="_ENREF_141" w:tooltip="Rosen, 2013 #611" w:history="1">
        <w:r w:rsidR="00000214">
          <w:rPr>
            <w:noProof/>
          </w:rPr>
          <w:t>Rosen et al. 2013</w:t>
        </w:r>
      </w:hyperlink>
      <w:r w:rsidR="008424D3">
        <w:rPr>
          <w:noProof/>
        </w:rPr>
        <w:t>)</w:t>
      </w:r>
      <w:r w:rsidR="008424D3">
        <w:fldChar w:fldCharType="end"/>
      </w:r>
      <w:r w:rsidR="008424D3">
        <w:t>.</w:t>
      </w:r>
      <w:r w:rsidR="00F35245">
        <w:t xml:space="preserve"> A number of white papers have been published through NASA to showcase the potential of NISAR’s societal benefits, including but not limited to: Fire management, coastal land loss, flood forecasting, forest resources, ice monitoring, and oil spills. A full list of application white papers are available online (</w:t>
      </w:r>
      <w:r w:rsidR="00F35245" w:rsidRPr="00F35245">
        <w:t>https://nisar.jpl.nasa.gov/applications/#</w:t>
      </w:r>
      <w:r w:rsidR="00F35245">
        <w:t xml:space="preserve">). </w:t>
      </w:r>
      <w:r w:rsidR="00F76557">
        <w:t>Of key importance is NISAR</w:t>
      </w:r>
      <w:r w:rsidR="00F35245">
        <w:t>’</w:t>
      </w:r>
      <w:r w:rsidR="00F76557">
        <w:t>s expect</w:t>
      </w:r>
      <w:r w:rsidR="00F35245">
        <w:t>ed</w:t>
      </w:r>
      <w:r w:rsidR="00F76557">
        <w:t xml:space="preserve"> capability surround</w:t>
      </w:r>
      <w:r w:rsidR="00F35245">
        <w:t>ing</w:t>
      </w:r>
      <w:r w:rsidR="00F76557">
        <w:t xml:space="preserve"> wetland</w:t>
      </w:r>
      <w:r w:rsidR="00F35245">
        <w:t xml:space="preserve"> mapping</w:t>
      </w:r>
      <w:r w:rsidR="00F76557">
        <w:t xml:space="preserve"> applications, including </w:t>
      </w:r>
      <w:r w:rsidR="00F35245">
        <w:t xml:space="preserve">wetland </w:t>
      </w:r>
      <w:r w:rsidR="00F76557">
        <w:t>classification and</w:t>
      </w:r>
      <w:r w:rsidR="00F35245">
        <w:t xml:space="preserve"> monitoring</w:t>
      </w:r>
      <w:r w:rsidR="00F76557">
        <w:t xml:space="preserve"> hydroperiod </w:t>
      </w:r>
      <w:r w:rsidR="00F35245">
        <w:t>regimes</w:t>
      </w:r>
      <w:r w:rsidR="00F76557">
        <w:t xml:space="preserve">. Although no recorded or simulated NISAR data are currently available, the current NISAR baseline plan responsible for the characterization of spatial coverage, sensor frequency/polarization modes, resolution, and data latency is already proposed to meet </w:t>
      </w:r>
      <w:r w:rsidR="00F35245">
        <w:t xml:space="preserve">the </w:t>
      </w:r>
      <w:r w:rsidR="00F76557">
        <w:t>technical</w:t>
      </w:r>
      <w:r w:rsidR="00F35245">
        <w:t xml:space="preserve"> requirements for a variety of </w:t>
      </w:r>
      <w:r w:rsidR="00F76557">
        <w:t>wetland</w:t>
      </w:r>
      <w:r w:rsidR="00F35245">
        <w:t xml:space="preserve"> mapping applications</w:t>
      </w:r>
      <w:r w:rsidR="00F76557">
        <w:t xml:space="preserve">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26" w:tooltip="NISAR community, 2014 #612" w:history="1">
        <w:r w:rsidR="00000214">
          <w:rPr>
            <w:noProof/>
          </w:rPr>
          <w:t>NISAR community 2014</w:t>
        </w:r>
      </w:hyperlink>
      <w:r w:rsidR="00F76557">
        <w:rPr>
          <w:noProof/>
        </w:rPr>
        <w:t>)</w:t>
      </w:r>
      <w:r w:rsidR="00F76557">
        <w:fldChar w:fldCharType="end"/>
      </w:r>
      <w:r w:rsidR="00F76557">
        <w:t xml:space="preserve">. In fact, it is expected that the use of S-band SAR in conjunction with L-band data will enhance wetland classification accuracies </w:t>
      </w:r>
      <w:r w:rsidR="00F76557">
        <w:fldChar w:fldCharType="begin"/>
      </w:r>
      <w:r w:rsidR="00F76557">
        <w:instrText xml:space="preserve"> ADDIN EN.CITE &lt;EndNote&gt;&lt;Cite&gt;&lt;Author&gt;NISAR community&lt;/Author&gt;&lt;Year&gt;2014&lt;/Year&gt;&lt;RecNum&gt;612&lt;/RecNum&gt;&lt;DisplayText&gt;(NISAR community 2014)&lt;/DisplayText&gt;&lt;record&gt;&lt;rec-number&gt;612&lt;/rec-number&gt;&lt;foreign-keys&gt;&lt;key app="EN" db-id="25teddewsvepe9e5faxptreqrptrz95ftz5d" timestamp="1505937277"&gt;612&lt;/key&gt;&lt;/foreign-keys&gt;&lt;ref-type name="Report"&gt;27&lt;/ref-type&gt;&lt;contributors&gt;&lt;authors&gt;&lt;author&gt;NISAR community,&lt;/author&gt;&lt;/authors&gt;&lt;/contributors&gt;&lt;titles&gt;&lt;title&gt;2014 NISAR Applications Workshop: Linking Mission Goals to Societal Benefit, workshop report&lt;/title&gt;&lt;/titles&gt;&lt;dates&gt;&lt;year&gt;2014&lt;/year&gt;&lt;/dates&gt;&lt;urls&gt;&lt;/urls&gt;&lt;/record&gt;&lt;/Cite&gt;&lt;/EndNote&gt;</w:instrText>
      </w:r>
      <w:r w:rsidR="00F76557">
        <w:fldChar w:fldCharType="separate"/>
      </w:r>
      <w:r w:rsidR="00F76557">
        <w:rPr>
          <w:noProof/>
        </w:rPr>
        <w:t>(</w:t>
      </w:r>
      <w:hyperlink w:anchor="_ENREF_126" w:tooltip="NISAR community, 2014 #612" w:history="1">
        <w:r w:rsidR="00000214">
          <w:rPr>
            <w:noProof/>
          </w:rPr>
          <w:t>NISAR community 2014</w:t>
        </w:r>
      </w:hyperlink>
      <w:r w:rsidR="00F76557">
        <w:rPr>
          <w:noProof/>
        </w:rPr>
        <w:t>)</w:t>
      </w:r>
      <w:r w:rsidR="00F76557">
        <w:fldChar w:fldCharType="end"/>
      </w:r>
      <w:r w:rsidR="00F76557">
        <w:t>.</w:t>
      </w:r>
    </w:p>
    <w:p w:rsidR="007A0B54" w:rsidRPr="0061708C" w:rsidRDefault="007A0B54" w:rsidP="0061708C">
      <w:r>
        <w:t>Although the NISAR mission is at a far less mature stage than that of RCM, the (albeit limited) literature regarding its prospects a</w:t>
      </w:r>
      <w:r w:rsidR="00CA58D9">
        <w:t>ppear</w:t>
      </w:r>
      <w:r>
        <w:t xml:space="preserve"> promising</w:t>
      </w:r>
      <w:r w:rsidR="00CA58D9">
        <w:t xml:space="preserve"> regarding wetland applications</w:t>
      </w:r>
      <w:r>
        <w:t xml:space="preserve">. Should NISAR </w:t>
      </w:r>
      <w:r w:rsidR="00CA58D9">
        <w:t>meet expectations its utility in future wetland mapping/monitoring applications will likely be of great significance. It is unlikely that NISAR data will feature in the current project due to its 2020 launch date, however, given data will be open-access its use is encouraged in future where</w:t>
      </w:r>
      <w:r w:rsidR="00BF4C31">
        <w:t xml:space="preserve"> possible</w:t>
      </w:r>
      <w:r w:rsidR="00CA58D9">
        <w:t>.</w:t>
      </w:r>
    </w:p>
    <w:p w:rsidR="003F34F6" w:rsidRDefault="00721E55" w:rsidP="003F34F6">
      <w:pPr>
        <w:pStyle w:val="Heading1"/>
      </w:pPr>
      <w:bookmarkStart w:id="38" w:name="_Toc493074553"/>
      <w:r>
        <w:t>General advantages &amp; l</w:t>
      </w:r>
      <w:r w:rsidR="003F34F6">
        <w:t xml:space="preserve">imitations of </w:t>
      </w:r>
      <w:r>
        <w:t>r</w:t>
      </w:r>
      <w:r w:rsidR="003F34F6">
        <w:t xml:space="preserve">emote </w:t>
      </w:r>
      <w:r>
        <w:t>s</w:t>
      </w:r>
      <w:r w:rsidR="003F34F6">
        <w:t>ensing</w:t>
      </w:r>
      <w:bookmarkEnd w:id="38"/>
    </w:p>
    <w:p w:rsidR="00605E8D" w:rsidRDefault="00605E8D" w:rsidP="00721E55">
      <w:r>
        <w:t>Although remote sensing provides a highly attractive alternative for wetland mapping, generalized advantages and limitations apply, that is, the specific application of remote sensing for wetland mapping</w:t>
      </w:r>
      <w:r w:rsidR="00E30180">
        <w:t xml:space="preserve"> i</w:t>
      </w:r>
      <w:r>
        <w:t xml:space="preserve">s inherently challenging. </w:t>
      </w:r>
      <w:r w:rsidR="000412F9">
        <w:t>This section discusses some</w:t>
      </w:r>
      <w:r>
        <w:t xml:space="preserve"> globally applicable </w:t>
      </w:r>
      <w:r w:rsidR="000412F9">
        <w:t>advantages and limitations to those mentioned</w:t>
      </w:r>
      <w:r>
        <w:t xml:space="preserve"> above. </w:t>
      </w:r>
    </w:p>
    <w:p w:rsidR="00276016" w:rsidRDefault="00721E55" w:rsidP="003F34F6">
      <w:r>
        <w:t xml:space="preserve">In some scenarios, remote sensing offers an alternative approach to wetland </w:t>
      </w:r>
      <w:r w:rsidR="000412F9">
        <w:t>mapping over</w:t>
      </w:r>
      <w:r>
        <w:t xml:space="preserve"> field acquisitions; where field levels of accuracy are required, remote sensing offers complementary data ideal for scaling relevant information. Furthermore, remote sensing can be constrained by a single</w:t>
      </w:r>
      <w:r w:rsidR="000412F9">
        <w:t xml:space="preserve"> logical or statistical</w:t>
      </w:r>
      <w:r>
        <w:t xml:space="preserve"> criteria that mitigates subjectivity and</w:t>
      </w:r>
      <w:r w:rsidR="000412F9">
        <w:t xml:space="preserve"> the introduction of</w:t>
      </w:r>
      <w:r>
        <w:t xml:space="preserve"> human error as well as providing the cost-effective, timely mapping of wetland inventories at large-scales whilst remaining indifferent to areas of limited accessibility.</w:t>
      </w:r>
      <w:r w:rsidR="00605E8D">
        <w:t xml:space="preserve"> </w:t>
      </w:r>
      <w:r w:rsidR="00276016">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rsidR="00276016">
        <w:t>field data. However, these scenarios are often limited to poorly designed workflows and/or by the choice of ill-suited remote sensing data.</w:t>
      </w:r>
      <w:r w:rsidR="005A2261">
        <w:t xml:space="preserve"> Nonetheless, </w:t>
      </w:r>
      <w:r w:rsidR="000412F9">
        <w:t>it is important to</w:t>
      </w:r>
      <w:r w:rsidR="005A2261">
        <w:t xml:space="preserve"> </w:t>
      </w:r>
      <w:r w:rsidR="008E1032">
        <w:t>carefully</w:t>
      </w:r>
      <w:r w:rsidR="000412F9">
        <w:t xml:space="preserve"> identify and implement the most suitable data</w:t>
      </w:r>
      <w:r w:rsidR="008E1032">
        <w:t xml:space="preserve"> in order to maximize </w:t>
      </w:r>
      <w:r w:rsidR="005A2261">
        <w:t>cost effective</w:t>
      </w:r>
      <w:r w:rsidR="008E1032">
        <w:t>ness</w:t>
      </w:r>
      <w:r w:rsidR="005A2261">
        <w:t>.</w:t>
      </w:r>
    </w:p>
    <w:p w:rsidR="00E637E1" w:rsidRDefault="00E637E1" w:rsidP="003F34F6">
      <w:r>
        <w:t xml:space="preserve">The spatial resolution of remotely sensed data can hinder </w:t>
      </w:r>
      <w:r w:rsidR="00456F20">
        <w:t xml:space="preserve">wetland detection and </w:t>
      </w:r>
      <w:r w:rsidR="000412F9">
        <w:t xml:space="preserve">subsequent </w:t>
      </w:r>
      <w:r>
        <w:t>analys</w:t>
      </w:r>
      <w:r w:rsidR="000412F9">
        <w:t>e</w:t>
      </w:r>
      <w:r>
        <w:t xml:space="preserve">s depending on the level of detail required. For example, the utility of a sensor is limited for the detection of sufficiently small wetlands (≤ sensor spatial resolution) or subpixel wetlands. This has been noted for Landsat applications within the </w:t>
      </w:r>
      <w:r w:rsidR="000412F9">
        <w:t>prairie/foothills biome</w:t>
      </w:r>
      <w:r w:rsidR="00456F20">
        <w:t>, where</w:t>
      </w:r>
      <w:r w:rsidR="003918A1">
        <w:t xml:space="preserve"> inconsistencies were noted not only for 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29" w:tooltip="Ozesmi, 2002 #427" w:history="1">
        <w:r w:rsidR="00000214">
          <w:rPr>
            <w:noProof/>
          </w:rPr>
          <w:t>Ozesmi et al. 2002</w:t>
        </w:r>
      </w:hyperlink>
      <w:r w:rsidR="0057706F">
        <w:rPr>
          <w:noProof/>
        </w:rPr>
        <w:t xml:space="preserve">, </w:t>
      </w:r>
      <w:hyperlink w:anchor="_ENREF_151" w:tooltip="Sethre, 2005 #413" w:history="1">
        <w:r w:rsidR="00000214">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77" w:tooltip="Johnson, 1997 #428" w:history="1">
        <w:r w:rsidR="00000214">
          <w:rPr>
            <w:noProof/>
          </w:rPr>
          <w:t>Johnson et al. 1997</w:t>
        </w:r>
      </w:hyperlink>
      <w:r w:rsidR="00C26753">
        <w:rPr>
          <w:noProof/>
        </w:rPr>
        <w:t>)</w:t>
      </w:r>
      <w:r w:rsidR="003918A1">
        <w:fldChar w:fldCharType="end"/>
      </w:r>
      <w:r w:rsidR="003918A1">
        <w:t>.</w:t>
      </w:r>
      <w:r w:rsidR="00FA415A">
        <w:t xml:space="preserve"> Should the use </w:t>
      </w:r>
      <w:r w:rsidR="00FA415A">
        <w:lastRenderedPageBreak/>
        <w:t>of remote sensing be successful within the PPR as well as the across the boreal regions, the use of suitable data and analysis techniques will be paramount.</w:t>
      </w:r>
    </w:p>
    <w:p w:rsidR="000412F9" w:rsidRDefault="000412F9" w:rsidP="003F34F6">
      <w:r>
        <w:t xml:space="preserve">In addition to spatial limitations, temporal restrictions can also be prohibitive. That is, in popular fusion approaches, data from multiple sensors </w:t>
      </w:r>
      <w:r w:rsidR="007A7819">
        <w:t>often</w:t>
      </w:r>
      <w:r>
        <w:t xml:space="preserve"> exhibit misaligned acquisition dates </w:t>
      </w:r>
      <w:r w:rsidR="007A7819">
        <w:t xml:space="preserve">as each sensor follows a predefined schedule for data acquisition; this is certainly true for most spaceborne sensor. This temporal disparity means that data from each sensor </w:t>
      </w:r>
      <w:r>
        <w:t>may represent different conditions</w:t>
      </w:r>
      <w:r w:rsidR="007A7819">
        <w:t>, the challenge of which increases in magnitude with increasing temporal disparity. This issue often has little impact for data acquisitions separated by only a few days, especially during a stable part of the wetland season. However, temporally disparate data exhibit potential to propagate high uncertainties, particularly if a sudden change is experienced through external mechanisms (e.g. 100 year precipitation event).</w:t>
      </w:r>
    </w:p>
    <w:p w:rsidR="00927273" w:rsidRDefault="0061521A" w:rsidP="00927273">
      <w:pPr>
        <w:pStyle w:val="Heading1"/>
      </w:pPr>
      <w:bookmarkStart w:id="39" w:name="_Toc493074554"/>
      <w:r>
        <w:t xml:space="preserve">Wetland </w:t>
      </w:r>
      <w:r w:rsidR="00927273">
        <w:t>Classification</w:t>
      </w:r>
      <w:r>
        <w:t>: A</w:t>
      </w:r>
      <w:r w:rsidR="00927273">
        <w:t xml:space="preserve"> Method</w:t>
      </w:r>
      <w:r>
        <w:t>ological Review</w:t>
      </w:r>
      <w:bookmarkEnd w:id="39"/>
    </w:p>
    <w:p w:rsidR="00BF0155" w:rsidRDefault="003F26A1" w:rsidP="00BF0155">
      <w:r>
        <w:t>A number of methodologies exist for the classification of wetlands by remote sensing data, these often vary as a function of the type of data utilized (i.e. SAR, LiDAR, imagery, etc.).</w:t>
      </w:r>
      <w:r w:rsidR="00C96FB1">
        <w:t xml:space="preserve"> </w:t>
      </w:r>
      <w:r w:rsidR="00EF04FB">
        <w:t>For</w:t>
      </w:r>
      <w:r w:rsidR="00C96FB1">
        <w:t xml:space="preserve"> SAR</w:t>
      </w:r>
      <w:r w:rsidR="00EF04FB">
        <w:t xml:space="preserve"> data</w:t>
      </w:r>
      <w:r w:rsidR="00C96FB1">
        <w:t>, analytical m</w:t>
      </w:r>
      <w:r w:rsidR="00BF0155">
        <w:t>ethodologies are often favoured dependent on the po</w:t>
      </w:r>
      <w:r w:rsidR="00C96FB1">
        <w:t>larization complexity available</w:t>
      </w:r>
      <w:r w:rsidR="00BF0155">
        <w:t>. For example, single-pol data are unable to be decomposed as by definition, it only exhibits a single channel of backscatter information</w:t>
      </w:r>
      <w:r w:rsidR="00EF04FB">
        <w:t>;</w:t>
      </w:r>
      <w:r w:rsidR="00BF0155">
        <w:t xml:space="preserve"> </w:t>
      </w:r>
      <w:r w:rsidR="00EF04FB">
        <w:t>t</w:t>
      </w:r>
      <w:r w:rsidR="00BF0155">
        <w:t>ypically, thresholding algorithm</w:t>
      </w:r>
      <w:r w:rsidR="00494E5D">
        <w:t>s are applied in such instances. T</w:t>
      </w:r>
      <w:r w:rsidR="00BF0155">
        <w:t>his</w:t>
      </w:r>
      <w:r w:rsidR="00494E5D">
        <w:t xml:space="preserve"> method</w:t>
      </w:r>
      <w:r w:rsidR="00BF0155">
        <w:t xml:space="preserve"> can be </w:t>
      </w:r>
      <w:r w:rsidR="00494E5D">
        <w:t>utilized given</w:t>
      </w:r>
      <w:r w:rsidR="00BF0155">
        <w:t xml:space="preserve"> any SAR backscatter</w:t>
      </w:r>
      <w:r w:rsidR="00494E5D">
        <w:t xml:space="preserve"> imagery, however, with increased polarization complexity analytical methodologies tend to become increasingly complex and diverse, also.</w:t>
      </w:r>
      <w:r w:rsidR="00EF04FB">
        <w:t xml:space="preserve"> That is, backscatter channel decompositions can be executed to retrieve important scattering mechanism information etc.</w:t>
      </w:r>
    </w:p>
    <w:p w:rsidR="00EF04FB" w:rsidRPr="00BF0155" w:rsidRDefault="00EF04FB" w:rsidP="00BF0155">
      <w:r>
        <w:t>Taking optical imagery as another example, two major methods exist for classifying such images, namely object-based and pixel-based classification. Object-based classification will classify an image based on pixel clusters, where each pixel in a cluster has some similarity with those within its overall cluster. In contrast, pixel-based methods classify on a pixel-by-pixel basis and is not concerned with any given pixels similarity with any of its local neighbours.</w:t>
      </w:r>
      <w:bookmarkStart w:id="40" w:name="_GoBack"/>
      <w:bookmarkEnd w:id="40"/>
    </w:p>
    <w:p w:rsidR="00533E65" w:rsidRDefault="00533E65" w:rsidP="00533E65">
      <w:pPr>
        <w:pStyle w:val="Heading2"/>
      </w:pPr>
      <w:bookmarkStart w:id="41" w:name="_Toc493074555"/>
      <w:r>
        <w:t>Techniques</w:t>
      </w:r>
      <w:bookmarkEnd w:id="41"/>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t>Supervised/ trained/ cluster (max likelihood or min distance)</w:t>
      </w:r>
    </w:p>
    <w:p w:rsidR="00533E65" w:rsidRDefault="00533E65" w:rsidP="00533E65">
      <w:pPr>
        <w:pStyle w:val="ListParagraph"/>
        <w:numPr>
          <w:ilvl w:val="0"/>
          <w:numId w:val="6"/>
        </w:numPr>
      </w:pPr>
      <w:r>
        <w:t>Logic/ hierarchal/ decision tree</w:t>
      </w:r>
    </w:p>
    <w:p w:rsidR="00533E65" w:rsidRDefault="00533E65" w:rsidP="00533E65">
      <w:pPr>
        <w:pStyle w:val="ListParagraph"/>
        <w:numPr>
          <w:ilvl w:val="0"/>
          <w:numId w:val="6"/>
        </w:numPr>
      </w:pPr>
      <w:r>
        <w:t>Imputation &amp; Machine Learning</w:t>
      </w:r>
    </w:p>
    <w:p w:rsidR="00ED4EA0" w:rsidRDefault="00ED4EA0" w:rsidP="00533E65">
      <w:pPr>
        <w:pStyle w:val="ListParagraph"/>
        <w:numPr>
          <w:ilvl w:val="0"/>
          <w:numId w:val="6"/>
        </w:numPr>
      </w:pPr>
      <w:r>
        <w:t>Data fusion techniques</w:t>
      </w:r>
    </w:p>
    <w:p w:rsidR="006D75EF" w:rsidRDefault="006D75EF" w:rsidP="00533E65">
      <w:pPr>
        <w:pStyle w:val="ListParagraph"/>
        <w:numPr>
          <w:ilvl w:val="0"/>
          <w:numId w:val="6"/>
        </w:numPr>
      </w:pPr>
      <w:r>
        <w:t>Pixel vs Object-based approaches</w:t>
      </w:r>
    </w:p>
    <w:p w:rsidR="00533E65" w:rsidRPr="00533E65" w:rsidRDefault="00533E65" w:rsidP="00533E65"/>
    <w:p w:rsidR="00362EFE" w:rsidRDefault="00362EFE" w:rsidP="00362EFE">
      <w:r>
        <w:t xml:space="preserve">Satellite images must be radiometrically and geometrically </w:t>
      </w:r>
      <w:r w:rsidR="00283BFA">
        <w:t xml:space="preserve">corrected </w:t>
      </w:r>
      <w:r>
        <w:t>in ‘pre-analysis’</w:t>
      </w:r>
    </w:p>
    <w:p w:rsidR="00362EFE" w:rsidRPr="00362EFE" w:rsidRDefault="00362EFE" w:rsidP="00362EFE"/>
    <w:p w:rsidR="00927273" w:rsidRDefault="00927273" w:rsidP="00927273">
      <w:r>
        <w:t xml:space="preserve">Object </w:t>
      </w:r>
      <w:r w:rsidR="00CA1876">
        <w:t>based approach</w:t>
      </w:r>
      <w:r>
        <w:t xml:space="preserve"> (O</w:t>
      </w:r>
      <w:r w:rsidR="00CA1876">
        <w:t>BA</w:t>
      </w:r>
      <w:r>
        <w:t xml:space="preserve">) methods appear to work best for optical and hyperspectral imagery </w:t>
      </w:r>
    </w:p>
    <w:p w:rsidR="00DE1C69" w:rsidRDefault="00DE1C69" w:rsidP="00927273"/>
    <w:p w:rsidR="0061521A" w:rsidRDefault="0061521A" w:rsidP="00DE1C69">
      <w:pPr>
        <w:pStyle w:val="Heading1"/>
      </w:pPr>
      <w:bookmarkStart w:id="42" w:name="_Toc493074556"/>
      <w:r>
        <w:t>Problem Statement</w:t>
      </w:r>
      <w:bookmarkEnd w:id="42"/>
    </w:p>
    <w:p w:rsidR="0061521A" w:rsidRPr="0061521A" w:rsidRDefault="0061521A" w:rsidP="0061521A"/>
    <w:p w:rsidR="00DE1C69" w:rsidRDefault="00DE1C69" w:rsidP="00DE1C69">
      <w:pPr>
        <w:pStyle w:val="Heading1"/>
      </w:pPr>
      <w:bookmarkStart w:id="43" w:name="_Toc493074557"/>
      <w:r>
        <w:lastRenderedPageBreak/>
        <w:t>Framework</w:t>
      </w:r>
      <w:bookmarkEnd w:id="43"/>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r w:rsidR="00557E04">
        <w:t>it is highly unlikely that a wetland will occur in the high alpine, therefore, quality control measures can be implemented based on a logical elevation restriction.</w:t>
      </w:r>
    </w:p>
    <w:p w:rsidR="005B72B8" w:rsidRPr="005B72B8" w:rsidRDefault="005B72B8" w:rsidP="005B72B8"/>
    <w:p w:rsidR="00DE1C69" w:rsidRDefault="002B006E" w:rsidP="00DE1C69">
      <w:pPr>
        <w:pStyle w:val="Heading2"/>
      </w:pPr>
      <w:bookmarkStart w:id="44" w:name="_Toc493074558"/>
      <w:r>
        <w:t>Candidate d</w:t>
      </w:r>
      <w:r w:rsidR="00DE1C69">
        <w:t>ata</w:t>
      </w:r>
      <w:bookmarkEnd w:id="44"/>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w:t>
      </w:r>
      <w:r w:rsidR="00076958">
        <w:t xml:space="preserve">for such purposes. However, the inability to operate in all weather and low lighting conditions may become problematic. Therefore, the use of satellite optical imagery in isolation may be challenging. As a result the use of such data is encouraged as part of a data fusion approach, only. Moreover, sensor selection is dictated by Alberta wetland technical mapping spatial resolution and cost-effectiveness, that is only sensor with sufficient resolution that are have open data policies are considered candidates. A </w:t>
      </w:r>
      <w:r w:rsidR="004F3086">
        <w:t>list</w:t>
      </w:r>
      <w:r w:rsidR="00076958">
        <w:t xml:space="preserve"> of potential optical imagery data candidates </w:t>
      </w:r>
      <w:r w:rsidR="004F3086">
        <w:t xml:space="preserve">is compiled in </w:t>
      </w:r>
      <w:r w:rsidR="004F3086" w:rsidRPr="004F3086">
        <w:rPr>
          <w:highlight w:val="yellow"/>
        </w:rPr>
        <w:t>Table X</w:t>
      </w:r>
      <w:r w:rsidR="004F3086">
        <w:t>.</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 data cost</w:t>
      </w:r>
      <w:r w:rsidR="008B44EB">
        <w:t>,</w:t>
      </w:r>
      <w:r w:rsidR="00F72D80">
        <w:t xml:space="preserve"> and in the context of this Alberta-centric study, the use of such high resolution data is encouraged.</w:t>
      </w:r>
      <w:r w:rsidR="006C241C">
        <w:t xml:space="preserve"> If access to ALS data is cost prohibitive the utility of high resolution spaceborne elevation data is encouraged.</w:t>
      </w:r>
    </w:p>
    <w:p w:rsidR="00076958" w:rsidRDefault="008B44EB" w:rsidP="00076958">
      <w:r>
        <w:t xml:space="preserve">SAR data is highly relevant for water mapping applications. Airborne data are not favoured in the context of the current study due to large-scale acquisition impracticalities, hence the use of satellite data are encouraged. Moreover, the optical </w:t>
      </w:r>
      <w:r w:rsidR="00076958">
        <w:t>properties</w:t>
      </w:r>
      <w:r>
        <w:t xml:space="preserve"> </w:t>
      </w:r>
      <w:r w:rsidR="00076958">
        <w:t>associated with</w:t>
      </w:r>
      <w:r>
        <w:t xml:space="preserve"> SAR data means that it is ideal for water mapping in parts of the province that are often cloud covered. Although SAR may </w:t>
      </w:r>
      <w:r w:rsidR="00076958">
        <w:t xml:space="preserve">be </w:t>
      </w:r>
      <w:r>
        <w:t>incapable of identifying small waterbodies (&lt; 10 m</w:t>
      </w:r>
      <w:r w:rsidRPr="008B44EB">
        <w:rPr>
          <w:vertAlign w:val="superscript"/>
        </w:rPr>
        <w:t>2</w:t>
      </w:r>
      <w:r>
        <w:t xml:space="preserve">), its demonstrated success in the </w:t>
      </w:r>
      <w:r w:rsidR="00634B9C">
        <w:t>wetland mapping</w:t>
      </w:r>
      <w:r>
        <w:t xml:space="preserve"> cannot be ignored.</w:t>
      </w:r>
      <w:r w:rsidR="00076958">
        <w:t xml:space="preserve"> A number of SAR systems are currently in operation and can be deemed suitable for wetland classification, however, data access restrictions and costs are crucial in the context of developing of a cost effective framework.</w:t>
      </w:r>
    </w:p>
    <w:p w:rsidR="008B44EB" w:rsidRDefault="008B44EB" w:rsidP="00DE1C69"/>
    <w:p w:rsidR="008B44EB" w:rsidRDefault="008B44EB" w:rsidP="00DE1C69"/>
    <w:p w:rsidR="008B44EB" w:rsidRDefault="008B44EB" w:rsidP="008B44EB">
      <w:pPr>
        <w:pStyle w:val="Heading2"/>
      </w:pPr>
      <w:bookmarkStart w:id="45" w:name="_Toc493074559"/>
      <w:r>
        <w:t>Candidate methodologies</w:t>
      </w:r>
      <w:bookmarkEnd w:id="45"/>
    </w:p>
    <w:p w:rsidR="00A773AC" w:rsidRPr="00A773AC" w:rsidRDefault="00A773AC" w:rsidP="00A773AC">
      <w:r>
        <w:t>A framework possessing the capability to classify wetlands via a top-down hierarchical approach that exhibits both logical and statistical criteria is favoured.</w:t>
      </w:r>
    </w:p>
    <w:p w:rsidR="006B268A" w:rsidRDefault="0061521A" w:rsidP="0061521A">
      <w:pPr>
        <w:pStyle w:val="Heading1"/>
      </w:pPr>
      <w:bookmarkStart w:id="46" w:name="_Toc493074560"/>
      <w:r>
        <w:lastRenderedPageBreak/>
        <w:t>Concluding Remarks</w:t>
      </w:r>
      <w:bookmarkEnd w:id="46"/>
    </w:p>
    <w:p w:rsidR="00347862" w:rsidRDefault="006B268A" w:rsidP="006B268A">
      <w:r>
        <w:t>This document reviewed the current status of remote sensing</w:t>
      </w:r>
      <w:r w:rsidR="00347862">
        <w:t xml:space="preserve"> data and popular techniques</w:t>
      </w:r>
      <w:r>
        <w:t xml:space="preserve"> for wetland mapping and monitoring applications. Historic and contemporary literature suggests that remote sensing is ideally suited for such applications and can be utilized to supplement field campaigns whe</w:t>
      </w:r>
      <w:r w:rsidR="00347862">
        <w:t>n</w:t>
      </w:r>
      <w:r>
        <w:t xml:space="preserve"> such detailed in-situ acquisitions are necessary.</w:t>
      </w:r>
    </w:p>
    <w:p w:rsidR="00347862" w:rsidRDefault="00347862" w:rsidP="006B268A">
      <w:r>
        <w:t>Based on literature, satellite SAR and optical imagery, and airborne LiDAR datasets ar</w:t>
      </w:r>
      <w:r w:rsidR="007059C3">
        <w:t xml:space="preserve">e expected to be best suited for </w:t>
      </w:r>
      <w:r>
        <w:t xml:space="preserve">wetland mapping within the context of the proposed project. SAR due to its ideal applicability for water detection (both open and within vegetated stands), LiDAR for its ability to discriminate vegetation structure and ground surface features, and imagery for its spectral capabilities related to water discrimination. </w:t>
      </w:r>
      <w:r w:rsidR="00000214">
        <w:t xml:space="preserve">These datasets are complimentary to each other and thus will provide a better overall characterization of wetland environments when analysed together. To this end a data fusion approach will be utilized to classify key wetland characteristics according to the Alberta technical mapping specification </w:t>
      </w:r>
      <w:r w:rsidR="00000214">
        <w:fldChar w:fldCharType="begin"/>
      </w:r>
      <w:r w:rsidR="00000214">
        <w:instrText xml:space="preserve"> ADDIN EN.CITE &lt;EndNote&gt;&lt;Cite&gt;&lt;Author&gt;Partnership&lt;/Author&gt;&lt;Year&gt;2017&lt;/Year&gt;&lt;RecNum&gt;494&lt;/RecNum&gt;&lt;DisplayText&gt;(Alberta NAWMP 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000214">
        <w:fldChar w:fldCharType="separate"/>
      </w:r>
      <w:r w:rsidR="00000214">
        <w:rPr>
          <w:noProof/>
        </w:rPr>
        <w:t>(</w:t>
      </w:r>
      <w:hyperlink w:anchor="_ENREF_5" w:tooltip="Alberta NAWMP Partnership, 2017 #494" w:history="1">
        <w:r w:rsidR="00000214">
          <w:rPr>
            <w:noProof/>
          </w:rPr>
          <w:t>Alberta NAWMP Partnership 2017</w:t>
        </w:r>
      </w:hyperlink>
      <w:r w:rsidR="00000214">
        <w:rPr>
          <w:noProof/>
        </w:rPr>
        <w:t>)</w:t>
      </w:r>
      <w:r w:rsidR="00000214">
        <w:fldChar w:fldCharType="end"/>
      </w:r>
      <w:r w:rsidR="007059C3">
        <w:t xml:space="preserve">. Image analysis routines will favour object-based approaches over pixel-based equivalents where possible because the former has demonstrated to provide superior results in most cases. </w:t>
      </w:r>
      <w:r w:rsidR="00BB0357">
        <w:t>The statistically-based classification procedure will be conducted via a machine learning algorithm, namely Random Forest, as previous studies suggest it to be the most robust and adaptable; moreover, RF can streamline processing times through feature selection. Post classification, a logical decision-tree approach will enforce quality control, maximizing the probability of obtaining the most accurate results.</w:t>
      </w:r>
    </w:p>
    <w:p w:rsidR="00347862" w:rsidRDefault="00084C07" w:rsidP="006B268A">
      <w:r>
        <w:t>The mixture of statistical and logical methods will be applied in a framework environment primarily based in the R-project environment, but may be moved to a more suitable platform for possible increased computation efficiency. The development of such a framework will take the first steps towards the implementation of a semi-automated operational wetland classification routine that conforms to Alberta wetland policy and technical mapping specifications. The framework is intended to be a commercially viable product and to contribute to the update of Alberta’s provincial wetland inventory.</w:t>
      </w:r>
    </w:p>
    <w:p w:rsidR="00ED4FA9" w:rsidRDefault="00ED4FA9" w:rsidP="006B268A">
      <w:r>
        <w:br w:type="page"/>
      </w:r>
    </w:p>
    <w:p w:rsidR="00ED4FA9" w:rsidRPr="00ED4FA9" w:rsidRDefault="00ED4FA9" w:rsidP="00ED4FA9"/>
    <w:p w:rsidR="00DC0C79" w:rsidRDefault="00F4593C" w:rsidP="00F4593C">
      <w:pPr>
        <w:pStyle w:val="Heading1"/>
      </w:pPr>
      <w:bookmarkStart w:id="47" w:name="_Toc493074561"/>
      <w:r>
        <w:t>References</w:t>
      </w:r>
      <w:bookmarkEnd w:id="47"/>
    </w:p>
    <w:p w:rsidR="00000214" w:rsidRPr="00000214" w:rsidRDefault="00DC0C79" w:rsidP="00000214">
      <w:pPr>
        <w:pStyle w:val="EndNoteBibliography"/>
      </w:pPr>
      <w:r w:rsidRPr="0036117A">
        <w:fldChar w:fldCharType="begin"/>
      </w:r>
      <w:r w:rsidRPr="0036117A">
        <w:instrText xml:space="preserve"> ADDIN EN.REFLIST </w:instrText>
      </w:r>
      <w:r w:rsidRPr="0036117A">
        <w:fldChar w:fldCharType="separate"/>
      </w:r>
      <w:bookmarkStart w:id="48" w:name="_ENREF_1"/>
      <w:r w:rsidR="00000214" w:rsidRPr="00000214">
        <w:t xml:space="preserve">Abshire, J. B., Sun, X. L., Riris, H., Sirota, J. M., McGarry, J. F., Palm, S., Yi, D. H. and Liiva, P. 2005. Geoscience Laser Altimeter System (GLAS) on the ICESat mission: On-orbit measurement performance. </w:t>
      </w:r>
      <w:r w:rsidR="00000214" w:rsidRPr="00000214">
        <w:rPr>
          <w:i/>
        </w:rPr>
        <w:t>Geophysical Research Letters</w:t>
      </w:r>
      <w:r w:rsidR="00000214" w:rsidRPr="00000214">
        <w:t>, Vol. 32, No. L21S02, 10.1029/2005GL024028.</w:t>
      </w:r>
    </w:p>
    <w:bookmarkEnd w:id="48"/>
    <w:p w:rsidR="00000214" w:rsidRPr="00000214" w:rsidRDefault="00000214" w:rsidP="00000214">
      <w:pPr>
        <w:pStyle w:val="EndNoteBibliography"/>
        <w:spacing w:after="0"/>
      </w:pPr>
    </w:p>
    <w:p w:rsidR="00000214" w:rsidRPr="00000214" w:rsidRDefault="00000214" w:rsidP="00000214">
      <w:pPr>
        <w:pStyle w:val="EndNoteBibliography"/>
      </w:pPr>
      <w:bookmarkStart w:id="49" w:name="_ENREF_2"/>
      <w:r w:rsidRPr="00000214">
        <w:t xml:space="preserve">Adam, E., Mutanga, O. and Rugege, D. 2010. Multispectral and hyperspectral remote sensing for identification and mapping of wetland vegetation: a review. </w:t>
      </w:r>
      <w:r w:rsidRPr="00000214">
        <w:rPr>
          <w:i/>
        </w:rPr>
        <w:t>Wetlands Ecology and Management</w:t>
      </w:r>
      <w:r w:rsidRPr="00000214">
        <w:t>, Vol. 18, No. 3, 281-296.</w:t>
      </w:r>
    </w:p>
    <w:bookmarkEnd w:id="49"/>
    <w:p w:rsidR="00000214" w:rsidRPr="00000214" w:rsidRDefault="00000214" w:rsidP="00000214">
      <w:pPr>
        <w:pStyle w:val="EndNoteBibliography"/>
        <w:spacing w:after="0"/>
      </w:pPr>
    </w:p>
    <w:p w:rsidR="00000214" w:rsidRPr="00000214" w:rsidRDefault="00000214" w:rsidP="00000214">
      <w:pPr>
        <w:pStyle w:val="EndNoteBibliography"/>
      </w:pPr>
      <w:bookmarkStart w:id="50" w:name="_ENREF_3"/>
      <w:r w:rsidRPr="00000214">
        <w:t xml:space="preserve">Adam, S., Wiebe, J., Collins, M. and Pietroniro, A. 1998. Radarsat Flood Mapping in the Peace-Athabasca Delta, Canada. </w:t>
      </w:r>
      <w:r w:rsidRPr="00000214">
        <w:rPr>
          <w:i/>
        </w:rPr>
        <w:t>Canadian Journal of Remote Sensing</w:t>
      </w:r>
      <w:r w:rsidRPr="00000214">
        <w:t>, Vol. 24, No. 1, 69-79.</w:t>
      </w:r>
    </w:p>
    <w:bookmarkEnd w:id="50"/>
    <w:p w:rsidR="00000214" w:rsidRPr="00000214" w:rsidRDefault="00000214" w:rsidP="00000214">
      <w:pPr>
        <w:pStyle w:val="EndNoteBibliography"/>
        <w:spacing w:after="0"/>
      </w:pPr>
    </w:p>
    <w:p w:rsidR="00000214" w:rsidRPr="00000214" w:rsidRDefault="00000214" w:rsidP="00000214">
      <w:pPr>
        <w:pStyle w:val="EndNoteBibliography"/>
      </w:pPr>
      <w:bookmarkStart w:id="51" w:name="_ENREF_4"/>
      <w:r w:rsidRPr="00000214">
        <w:t xml:space="preserve">Alberta Environment and Sustainable Resource Development. 2015. </w:t>
      </w:r>
      <w:r w:rsidRPr="00000214">
        <w:rPr>
          <w:i/>
        </w:rPr>
        <w:t>Alberta Wetland Classification System</w:t>
      </w:r>
      <w:r w:rsidRPr="00000214">
        <w:t>. Water Policy Branch, Policy and Planning Division, Edmonton, Alberta, Canada. Report No. ESRD, Water Conservation, 2015, No. 3.</w:t>
      </w:r>
    </w:p>
    <w:bookmarkEnd w:id="51"/>
    <w:p w:rsidR="00000214" w:rsidRPr="00000214" w:rsidRDefault="00000214" w:rsidP="00000214">
      <w:pPr>
        <w:pStyle w:val="EndNoteBibliography"/>
        <w:spacing w:after="0"/>
      </w:pPr>
    </w:p>
    <w:p w:rsidR="00000214" w:rsidRPr="00000214" w:rsidRDefault="00000214" w:rsidP="00000214">
      <w:pPr>
        <w:pStyle w:val="EndNoteBibliography"/>
      </w:pPr>
      <w:bookmarkStart w:id="52" w:name="_ENREF_5"/>
      <w:r w:rsidRPr="00000214">
        <w:t xml:space="preserve">Alberta NAWMP Partnership. 2017. </w:t>
      </w:r>
      <w:r w:rsidRPr="00000214">
        <w:rPr>
          <w:i/>
        </w:rPr>
        <w:t>Alberta Weltand Mapping Standards Workshop Synopsis</w:t>
      </w:r>
      <w:r w:rsidRPr="00000214">
        <w:t xml:space="preserve"> [online]. Available from [cited </w:t>
      </w:r>
    </w:p>
    <w:bookmarkEnd w:id="52"/>
    <w:p w:rsidR="00000214" w:rsidRPr="00000214" w:rsidRDefault="00000214" w:rsidP="00000214">
      <w:pPr>
        <w:pStyle w:val="EndNoteBibliography"/>
        <w:spacing w:after="0"/>
      </w:pPr>
    </w:p>
    <w:p w:rsidR="00000214" w:rsidRPr="00000214" w:rsidRDefault="00000214" w:rsidP="00000214">
      <w:pPr>
        <w:pStyle w:val="EndNoteBibliography"/>
      </w:pPr>
      <w:bookmarkStart w:id="53" w:name="_ENREF_6"/>
      <w:r w:rsidRPr="00000214">
        <w:t xml:space="preserve">Alsdorf, D. E., Smith, L. C. and Melack, J. M. 2001. Amazon floodplain water level changes measured with interferometric SIR-C radar. </w:t>
      </w:r>
      <w:r w:rsidRPr="00000214">
        <w:rPr>
          <w:i/>
        </w:rPr>
        <w:t>IEEE Transactions on Geoscience and Remote Sensing</w:t>
      </w:r>
      <w:r w:rsidRPr="00000214">
        <w:t>, Vol. 39, No. 2, 423-431.</w:t>
      </w:r>
    </w:p>
    <w:bookmarkEnd w:id="53"/>
    <w:p w:rsidR="00000214" w:rsidRPr="00000214" w:rsidRDefault="00000214" w:rsidP="00000214">
      <w:pPr>
        <w:pStyle w:val="EndNoteBibliography"/>
        <w:spacing w:after="0"/>
      </w:pPr>
    </w:p>
    <w:p w:rsidR="00000214" w:rsidRPr="00000214" w:rsidRDefault="00000214" w:rsidP="00000214">
      <w:pPr>
        <w:pStyle w:val="EndNoteBibliography"/>
      </w:pPr>
      <w:bookmarkStart w:id="54" w:name="_ENREF_7"/>
      <w:r w:rsidRPr="00000214">
        <w:t xml:space="preserve">Amani, M., Salehi, B., Mahdavi, S., Granger, J. and Brisco, B. 2017. Wetland classification in Newfoundland and Labrador using multi-source SAR and optical data integration. </w:t>
      </w:r>
      <w:r w:rsidRPr="00000214">
        <w:rPr>
          <w:i/>
        </w:rPr>
        <w:t>GIScience &amp; Remote Sensing</w:t>
      </w:r>
      <w:r w:rsidRPr="00000214">
        <w:t>, Vol. No. 1-18.</w:t>
      </w:r>
    </w:p>
    <w:bookmarkEnd w:id="54"/>
    <w:p w:rsidR="00000214" w:rsidRPr="00000214" w:rsidRDefault="00000214" w:rsidP="00000214">
      <w:pPr>
        <w:pStyle w:val="EndNoteBibliography"/>
        <w:spacing w:after="0"/>
      </w:pPr>
    </w:p>
    <w:p w:rsidR="00000214" w:rsidRPr="00000214" w:rsidRDefault="00000214" w:rsidP="00000214">
      <w:pPr>
        <w:pStyle w:val="EndNoteBibliography"/>
      </w:pPr>
      <w:bookmarkStart w:id="55" w:name="_ENREF_8"/>
      <w:r w:rsidRPr="00000214">
        <w:t xml:space="preserve">Anderson, R. R. and Wobber, F. J. 1973. Wetlands Mapping in New Jersey. </w:t>
      </w:r>
      <w:r w:rsidRPr="00000214">
        <w:rPr>
          <w:i/>
        </w:rPr>
        <w:t>Photogrammetric Engineering and Remote Sensing</w:t>
      </w:r>
      <w:r w:rsidRPr="00000214">
        <w:t>, Vol. 47, No. 2, 223-227.</w:t>
      </w:r>
    </w:p>
    <w:bookmarkEnd w:id="55"/>
    <w:p w:rsidR="00000214" w:rsidRPr="00000214" w:rsidRDefault="00000214" w:rsidP="00000214">
      <w:pPr>
        <w:pStyle w:val="EndNoteBibliography"/>
        <w:spacing w:after="0"/>
      </w:pPr>
    </w:p>
    <w:p w:rsidR="00000214" w:rsidRPr="00000214" w:rsidRDefault="00000214" w:rsidP="00000214">
      <w:pPr>
        <w:pStyle w:val="EndNoteBibliography"/>
      </w:pPr>
      <w:bookmarkStart w:id="56" w:name="_ENREF_9"/>
      <w:r w:rsidRPr="00000214">
        <w:t xml:space="preserve">Arkett, M., Braithwaite, L., Pestieau, P., Carrieres, T., Pogson, L., Fabi, C. and Geldsetzer, T. 2015. Preparation by the Canadian Ice Service for the Operational Use of the RADARSAT Constellation Mission in Their Ice and Oil Spill Monitoring Programs. </w:t>
      </w:r>
      <w:r w:rsidRPr="00000214">
        <w:rPr>
          <w:i/>
        </w:rPr>
        <w:t>Canadian Journal of Remote Sensing</w:t>
      </w:r>
      <w:r w:rsidRPr="00000214">
        <w:t>, Vol. 41, No. 5, 380-389.</w:t>
      </w:r>
    </w:p>
    <w:bookmarkEnd w:id="56"/>
    <w:p w:rsidR="00000214" w:rsidRPr="00000214" w:rsidRDefault="00000214" w:rsidP="00000214">
      <w:pPr>
        <w:pStyle w:val="EndNoteBibliography"/>
        <w:spacing w:after="0"/>
      </w:pPr>
    </w:p>
    <w:p w:rsidR="00000214" w:rsidRPr="00000214" w:rsidRDefault="00000214" w:rsidP="00000214">
      <w:pPr>
        <w:pStyle w:val="EndNoteBibliography"/>
      </w:pPr>
      <w:bookmarkStart w:id="57" w:name="_ENREF_10"/>
      <w:r w:rsidRPr="00000214">
        <w:t xml:space="preserve">Atteia, G. and Collins, M. 2015. Ship detection performance using simulated dual-polarization RADARSAT constellation mission data. </w:t>
      </w:r>
      <w:r w:rsidRPr="00000214">
        <w:rPr>
          <w:i/>
        </w:rPr>
        <w:t>International Journal of Remote Sensing</w:t>
      </w:r>
      <w:r w:rsidRPr="00000214">
        <w:t>, Vol. 36, No. 6, 1705-1727.</w:t>
      </w:r>
    </w:p>
    <w:bookmarkEnd w:id="57"/>
    <w:p w:rsidR="00000214" w:rsidRPr="00000214" w:rsidRDefault="00000214" w:rsidP="00000214">
      <w:pPr>
        <w:pStyle w:val="EndNoteBibliography"/>
        <w:spacing w:after="0"/>
      </w:pPr>
    </w:p>
    <w:p w:rsidR="00000214" w:rsidRPr="00000214" w:rsidRDefault="00000214" w:rsidP="00000214">
      <w:pPr>
        <w:pStyle w:val="EndNoteBibliography"/>
      </w:pPr>
      <w:bookmarkStart w:id="58" w:name="_ENREF_11"/>
      <w:r w:rsidRPr="00000214">
        <w:t xml:space="preserve">Baker, C., Lawrence, R., Montagne, C. and Patten, D. 2006. Mapping wetlands and riparian aeas using Landsat ETM+ imagery and decision-tree-based models. </w:t>
      </w:r>
      <w:r w:rsidRPr="00000214">
        <w:rPr>
          <w:i/>
        </w:rPr>
        <w:t>Wetlands</w:t>
      </w:r>
      <w:r w:rsidRPr="00000214">
        <w:t>, Vol. 26, No. 2, 465-474.</w:t>
      </w:r>
    </w:p>
    <w:bookmarkEnd w:id="58"/>
    <w:p w:rsidR="00000214" w:rsidRPr="00000214" w:rsidRDefault="00000214" w:rsidP="00000214">
      <w:pPr>
        <w:pStyle w:val="EndNoteBibliography"/>
        <w:spacing w:after="0"/>
      </w:pPr>
    </w:p>
    <w:p w:rsidR="00000214" w:rsidRPr="00000214" w:rsidRDefault="00000214" w:rsidP="00000214">
      <w:pPr>
        <w:pStyle w:val="EndNoteBibliography"/>
      </w:pPr>
      <w:bookmarkStart w:id="59" w:name="_ENREF_12"/>
      <w:r w:rsidRPr="00000214">
        <w:lastRenderedPageBreak/>
        <w:t xml:space="preserve">Beckingham, J. D. and Archibald, J. H. 1996a. </w:t>
      </w:r>
      <w:r w:rsidRPr="00000214">
        <w:rPr>
          <w:i/>
        </w:rPr>
        <w:t>Field Guide to Ecosites of Northern Alberta</w:t>
      </w:r>
      <w:r w:rsidRPr="00000214">
        <w:t>. Natural Resources Canada, Canadian Forest Service, Edmonton, Alberta, Canada. Report No. Special Report 5.</w:t>
      </w:r>
    </w:p>
    <w:bookmarkEnd w:id="59"/>
    <w:p w:rsidR="00000214" w:rsidRPr="00000214" w:rsidRDefault="00000214" w:rsidP="00000214">
      <w:pPr>
        <w:pStyle w:val="EndNoteBibliography"/>
        <w:spacing w:after="0"/>
      </w:pPr>
    </w:p>
    <w:p w:rsidR="00000214" w:rsidRPr="00000214" w:rsidRDefault="00000214" w:rsidP="00000214">
      <w:pPr>
        <w:pStyle w:val="EndNoteBibliography"/>
      </w:pPr>
      <w:bookmarkStart w:id="60" w:name="_ENREF_13"/>
      <w:r w:rsidRPr="00000214">
        <w:t xml:space="preserve">Beckingham, J. D., Corns, I. G. W. and Archibald, J. H. 1996b. </w:t>
      </w:r>
      <w:r w:rsidRPr="00000214">
        <w:rPr>
          <w:i/>
        </w:rPr>
        <w:t>Field guide to ecosites of west-central Alberta</w:t>
      </w:r>
      <w:r w:rsidRPr="00000214">
        <w:t>. Natural Resources Canada, Canadian Forest Service, Edmonton, Alberta, Canada. Report No. Special Report 9.</w:t>
      </w:r>
    </w:p>
    <w:bookmarkEnd w:id="60"/>
    <w:p w:rsidR="00000214" w:rsidRPr="00000214" w:rsidRDefault="00000214" w:rsidP="00000214">
      <w:pPr>
        <w:pStyle w:val="EndNoteBibliography"/>
        <w:spacing w:after="0"/>
      </w:pPr>
    </w:p>
    <w:p w:rsidR="00000214" w:rsidRPr="00000214" w:rsidRDefault="00000214" w:rsidP="00000214">
      <w:pPr>
        <w:pStyle w:val="EndNoteBibliography"/>
      </w:pPr>
      <w:bookmarkStart w:id="61" w:name="_ENREF_14"/>
      <w:r w:rsidRPr="00000214">
        <w:t xml:space="preserve">Boerner, W.-M., Mott, H., Luneburg, E., Livingstone, C., Brisco, B., Brown, R. J. and Patterson, J. S. 1998. Polarimetry in Radar Remote Sensing: Basic and Applied Concepts. In </w:t>
      </w:r>
      <w:r w:rsidRPr="00000214">
        <w:rPr>
          <w:i/>
        </w:rPr>
        <w:t>Principles and Applications of Imaging Radar, Manual of Remote Sensing, Third Edition, Volume 2</w:t>
      </w:r>
      <w:r w:rsidRPr="00000214">
        <w:t>. Edited by F. M. Henderson and A. J. Lewis. John Wiley &amp; Sons, Inc., Toronto, Ontario, Canada,</w:t>
      </w:r>
      <w:r w:rsidRPr="00000214">
        <w:rPr>
          <w:b/>
        </w:rPr>
        <w:t xml:space="preserve"> </w:t>
      </w:r>
      <w:r w:rsidRPr="00000214">
        <w:t>271-356.</w:t>
      </w:r>
    </w:p>
    <w:bookmarkEnd w:id="61"/>
    <w:p w:rsidR="00000214" w:rsidRPr="00000214" w:rsidRDefault="00000214" w:rsidP="00000214">
      <w:pPr>
        <w:pStyle w:val="EndNoteBibliography"/>
        <w:spacing w:after="0"/>
      </w:pPr>
    </w:p>
    <w:p w:rsidR="00000214" w:rsidRPr="00000214" w:rsidRDefault="00000214" w:rsidP="00000214">
      <w:pPr>
        <w:pStyle w:val="EndNoteBibliography"/>
      </w:pPr>
      <w:bookmarkStart w:id="62" w:name="_ENREF_15"/>
      <w:r w:rsidRPr="00000214">
        <w:t xml:space="preserve">Bolanos, S., Stiff, D., Brisco, B. and Pietroniro, A. 2016. Operational Surface Water Detection and Monitoring Using Radarsat 2. </w:t>
      </w:r>
      <w:r w:rsidRPr="00000214">
        <w:rPr>
          <w:i/>
        </w:rPr>
        <w:t>Remote Sensing</w:t>
      </w:r>
      <w:r w:rsidRPr="00000214">
        <w:t>, Vol. 8, No. 4, 285.</w:t>
      </w:r>
    </w:p>
    <w:bookmarkEnd w:id="62"/>
    <w:p w:rsidR="00000214" w:rsidRPr="00000214" w:rsidRDefault="00000214" w:rsidP="00000214">
      <w:pPr>
        <w:pStyle w:val="EndNoteBibliography"/>
        <w:spacing w:after="0"/>
      </w:pPr>
    </w:p>
    <w:p w:rsidR="00000214" w:rsidRPr="00000214" w:rsidRDefault="00000214" w:rsidP="00000214">
      <w:pPr>
        <w:pStyle w:val="EndNoteBibliography"/>
      </w:pPr>
      <w:bookmarkStart w:id="63" w:name="_ENREF_16"/>
      <w:r w:rsidRPr="00000214">
        <w:t xml:space="preserve">Bourgeau-Chavez, L. L., Kasischke, E. S., Brunzell, S. M., Mudd, J. P., Smith, K. B. and Frick, A. L. 2001. Analysis of space-borne SAR data for wetland mapping in Virginia riparian ecosystems. </w:t>
      </w:r>
      <w:r w:rsidRPr="00000214">
        <w:rPr>
          <w:i/>
        </w:rPr>
        <w:t>International Journal of Remote Sensing</w:t>
      </w:r>
      <w:r w:rsidRPr="00000214">
        <w:t>, Vol. 22, No. 18, 3665-3687.</w:t>
      </w:r>
    </w:p>
    <w:bookmarkEnd w:id="63"/>
    <w:p w:rsidR="00000214" w:rsidRPr="00000214" w:rsidRDefault="00000214" w:rsidP="00000214">
      <w:pPr>
        <w:pStyle w:val="EndNoteBibliography"/>
        <w:spacing w:after="0"/>
      </w:pPr>
    </w:p>
    <w:p w:rsidR="00000214" w:rsidRPr="00000214" w:rsidRDefault="00000214" w:rsidP="00000214">
      <w:pPr>
        <w:pStyle w:val="EndNoteBibliography"/>
      </w:pPr>
      <w:bookmarkStart w:id="64" w:name="_ENREF_17"/>
      <w:r w:rsidRPr="00000214">
        <w:t xml:space="preserve">Bourgeau-Chavez, L. L., Riordan, K., Powell, R. B., Miller, N. and Nowels, M. 2009. Improving Wetland Characterization with Multi-Sensor, Multi-Temporal SAR and Optical/Infrared Data Fusion. In </w:t>
      </w:r>
      <w:r w:rsidRPr="00000214">
        <w:rPr>
          <w:i/>
        </w:rPr>
        <w:t>Advances in Geoscience and Remote Sensing</w:t>
      </w:r>
      <w:r w:rsidRPr="00000214">
        <w:t>. Edited by G. Jedlovec. InTech, Rijeka,</w:t>
      </w:r>
      <w:r w:rsidRPr="00000214">
        <w:rPr>
          <w:b/>
        </w:rPr>
        <w:t xml:space="preserve"> </w:t>
      </w:r>
      <w:r w:rsidRPr="00000214">
        <w:t>Ch. 33.</w:t>
      </w:r>
    </w:p>
    <w:bookmarkEnd w:id="64"/>
    <w:p w:rsidR="00000214" w:rsidRPr="00000214" w:rsidRDefault="00000214" w:rsidP="00000214">
      <w:pPr>
        <w:pStyle w:val="EndNoteBibliography"/>
        <w:spacing w:after="0"/>
      </w:pPr>
    </w:p>
    <w:p w:rsidR="00000214" w:rsidRPr="00000214" w:rsidRDefault="00000214" w:rsidP="00000214">
      <w:pPr>
        <w:pStyle w:val="EndNoteBibliography"/>
      </w:pPr>
      <w:bookmarkStart w:id="65" w:name="_ENREF_18"/>
      <w:r w:rsidRPr="00000214">
        <w:t xml:space="preserve">Bourgeau-Chavez, L. L., Smith, K. B., Brunzell, S. M., Kasischke, E. S., Romanowicz, E. A. and Richardson, C. J. 2005. Remote monitoring of regional inundation patterns and hydroperiod in the Greater Everglades using Synthetic Aperture Radar. </w:t>
      </w:r>
      <w:r w:rsidRPr="00000214">
        <w:rPr>
          <w:i/>
        </w:rPr>
        <w:t>Wetlands</w:t>
      </w:r>
      <w:r w:rsidRPr="00000214">
        <w:t>, Vol. 25, No. 1, 176-191.</w:t>
      </w:r>
    </w:p>
    <w:bookmarkEnd w:id="65"/>
    <w:p w:rsidR="00000214" w:rsidRPr="00000214" w:rsidRDefault="00000214" w:rsidP="00000214">
      <w:pPr>
        <w:pStyle w:val="EndNoteBibliography"/>
        <w:spacing w:after="0"/>
      </w:pPr>
    </w:p>
    <w:p w:rsidR="00000214" w:rsidRPr="00000214" w:rsidRDefault="00000214" w:rsidP="00000214">
      <w:pPr>
        <w:pStyle w:val="EndNoteBibliography"/>
      </w:pPr>
      <w:bookmarkStart w:id="66" w:name="_ENREF_19"/>
      <w:r w:rsidRPr="00000214">
        <w:t xml:space="preserve">Brisco, B., Ahern, F., Murnaghan, K., White, L., Canisus, F. and Lancaster, P. 2017. Seasonal Change in Wetland Coherence as an Aid to Wetland Monitoring. </w:t>
      </w:r>
      <w:r w:rsidRPr="00000214">
        <w:rPr>
          <w:i/>
        </w:rPr>
        <w:t>Remote Sensing</w:t>
      </w:r>
      <w:r w:rsidRPr="00000214">
        <w:t>, Vol. 9, No. 2, 158.</w:t>
      </w:r>
    </w:p>
    <w:bookmarkEnd w:id="66"/>
    <w:p w:rsidR="00000214" w:rsidRPr="00000214" w:rsidRDefault="00000214" w:rsidP="00000214">
      <w:pPr>
        <w:pStyle w:val="EndNoteBibliography"/>
        <w:spacing w:after="0"/>
      </w:pPr>
    </w:p>
    <w:p w:rsidR="00000214" w:rsidRPr="00000214" w:rsidRDefault="00000214" w:rsidP="00000214">
      <w:pPr>
        <w:pStyle w:val="EndNoteBibliography"/>
      </w:pPr>
      <w:bookmarkStart w:id="67" w:name="_ENREF_20"/>
      <w:r w:rsidRPr="00000214">
        <w:t xml:space="preserve">Brisco, B., Kapfer, M., Hirose, T., Tedford, B. and Liu, J. 2011. Evaluation of C-band polarization diversity and polarimetry for wetland mapping. </w:t>
      </w:r>
      <w:r w:rsidRPr="00000214">
        <w:rPr>
          <w:i/>
        </w:rPr>
        <w:t>Canadian Journal of Remote Sensing</w:t>
      </w:r>
      <w:r w:rsidRPr="00000214">
        <w:t>, Vol. 37, No. 1, 82-92.</w:t>
      </w:r>
    </w:p>
    <w:bookmarkEnd w:id="67"/>
    <w:p w:rsidR="00000214" w:rsidRPr="00000214" w:rsidRDefault="00000214" w:rsidP="00000214">
      <w:pPr>
        <w:pStyle w:val="EndNoteBibliography"/>
        <w:spacing w:after="0"/>
      </w:pPr>
    </w:p>
    <w:p w:rsidR="00000214" w:rsidRPr="00000214" w:rsidRDefault="00000214" w:rsidP="00000214">
      <w:pPr>
        <w:pStyle w:val="EndNoteBibliography"/>
      </w:pPr>
      <w:bookmarkStart w:id="68" w:name="_ENREF_21"/>
      <w:r w:rsidRPr="00000214">
        <w:t xml:space="preserve">Brisco, B., Murnaghan, K., Wdowinski, S. and Hong, S.-H. 2015. Evaluation of RADARSAT-2 Acquisition Modes for Wetland Monitoring Applications. </w:t>
      </w:r>
      <w:r w:rsidRPr="00000214">
        <w:rPr>
          <w:i/>
        </w:rPr>
        <w:t>Canadian Journal of Remote Sensing</w:t>
      </w:r>
      <w:r w:rsidRPr="00000214">
        <w:t>, Vol. 41, No. 5, 431-439.</w:t>
      </w:r>
    </w:p>
    <w:bookmarkEnd w:id="68"/>
    <w:p w:rsidR="00000214" w:rsidRPr="00000214" w:rsidRDefault="00000214" w:rsidP="00000214">
      <w:pPr>
        <w:pStyle w:val="EndNoteBibliography"/>
        <w:spacing w:after="0"/>
      </w:pPr>
    </w:p>
    <w:p w:rsidR="00000214" w:rsidRPr="00000214" w:rsidRDefault="00000214" w:rsidP="00000214">
      <w:pPr>
        <w:pStyle w:val="EndNoteBibliography"/>
      </w:pPr>
      <w:bookmarkStart w:id="69" w:name="_ENREF_22"/>
      <w:r w:rsidRPr="00000214">
        <w:t xml:space="preserve">Brisco, B., Schmitt, A., Murnaghan, K., Kaya, S. and Roth, A. 2013. SAR polarimetric change detection for flooded vegetation. </w:t>
      </w:r>
      <w:r w:rsidRPr="00000214">
        <w:rPr>
          <w:i/>
        </w:rPr>
        <w:t>International Journal of Digital Earth</w:t>
      </w:r>
      <w:r w:rsidRPr="00000214">
        <w:t>, Vol. 6, No. 2, 103-114.</w:t>
      </w:r>
    </w:p>
    <w:bookmarkEnd w:id="69"/>
    <w:p w:rsidR="00000214" w:rsidRPr="00000214" w:rsidRDefault="00000214" w:rsidP="00000214">
      <w:pPr>
        <w:pStyle w:val="EndNoteBibliography"/>
        <w:spacing w:after="0"/>
      </w:pPr>
    </w:p>
    <w:p w:rsidR="00000214" w:rsidRPr="00000214" w:rsidRDefault="00000214" w:rsidP="00000214">
      <w:pPr>
        <w:pStyle w:val="EndNoteBibliography"/>
      </w:pPr>
      <w:bookmarkStart w:id="70" w:name="_ENREF_23"/>
      <w:r w:rsidRPr="00000214">
        <w:t xml:space="preserve">Brisco, B., Touzi, R., van der Sanden, J. J., Charbonneau, F., Pultz, T. J. and D'Iorio, M. 2008. Water resource applications with RADARSAT-2 – a preview. </w:t>
      </w:r>
      <w:r w:rsidRPr="00000214">
        <w:rPr>
          <w:i/>
        </w:rPr>
        <w:t>International Journal of Digital Earth</w:t>
      </w:r>
      <w:r w:rsidRPr="00000214">
        <w:t>, Vol. 1, No. 1, 130-147.</w:t>
      </w:r>
    </w:p>
    <w:bookmarkEnd w:id="70"/>
    <w:p w:rsidR="00000214" w:rsidRPr="00000214" w:rsidRDefault="00000214" w:rsidP="00000214">
      <w:pPr>
        <w:pStyle w:val="EndNoteBibliography"/>
        <w:spacing w:after="0"/>
      </w:pPr>
    </w:p>
    <w:p w:rsidR="00000214" w:rsidRPr="00000214" w:rsidRDefault="00000214" w:rsidP="00000214">
      <w:pPr>
        <w:pStyle w:val="EndNoteBibliography"/>
      </w:pPr>
      <w:bookmarkStart w:id="71" w:name="_ENREF_24"/>
      <w:r w:rsidRPr="00000214">
        <w:t xml:space="preserve">Buono, A., Nunziata, F., Migliaccio, M., Yang, X. and Li, X. 2017. Classification of the Yellow River delta area using fully polarimetric SAR measurements. </w:t>
      </w:r>
      <w:r w:rsidRPr="00000214">
        <w:rPr>
          <w:i/>
        </w:rPr>
        <w:t>International Journal of Remote Sensing</w:t>
      </w:r>
      <w:r w:rsidRPr="00000214">
        <w:t>, Vol. 38, No. 23, 6714-6734.</w:t>
      </w:r>
    </w:p>
    <w:bookmarkEnd w:id="71"/>
    <w:p w:rsidR="00000214" w:rsidRPr="00000214" w:rsidRDefault="00000214" w:rsidP="00000214">
      <w:pPr>
        <w:pStyle w:val="EndNoteBibliography"/>
        <w:spacing w:after="0"/>
      </w:pPr>
    </w:p>
    <w:p w:rsidR="00000214" w:rsidRPr="00000214" w:rsidRDefault="00000214" w:rsidP="00000214">
      <w:pPr>
        <w:pStyle w:val="EndNoteBibliography"/>
      </w:pPr>
      <w:bookmarkStart w:id="72" w:name="_ENREF_25"/>
      <w:r w:rsidRPr="00000214">
        <w:t xml:space="preserve">Carle, M. V., Wang, L. and Sasser, C. E. 2014. Mapping freshwater marsh species distributions using WorldView-2 high-resolution multispectral satellite imagery. </w:t>
      </w:r>
      <w:r w:rsidRPr="00000214">
        <w:rPr>
          <w:i/>
        </w:rPr>
        <w:t>International Journal of Remote Sensing</w:t>
      </w:r>
      <w:r w:rsidRPr="00000214">
        <w:t>, Vol. 35, No. 13, 4698-4716.</w:t>
      </w:r>
    </w:p>
    <w:bookmarkEnd w:id="72"/>
    <w:p w:rsidR="00000214" w:rsidRPr="00000214" w:rsidRDefault="00000214" w:rsidP="00000214">
      <w:pPr>
        <w:pStyle w:val="EndNoteBibliography"/>
        <w:spacing w:after="0"/>
      </w:pPr>
    </w:p>
    <w:p w:rsidR="00000214" w:rsidRPr="00000214" w:rsidRDefault="00000214" w:rsidP="00000214">
      <w:pPr>
        <w:pStyle w:val="EndNoteBibliography"/>
      </w:pPr>
      <w:bookmarkStart w:id="73" w:name="_ENREF_26"/>
      <w:r w:rsidRPr="00000214">
        <w:t xml:space="preserve">Chasmer, L. and Hopkinson, C. 2016a. Threshold loss of discontinuous permafrost and landscape evolution. </w:t>
      </w:r>
      <w:r w:rsidRPr="00000214">
        <w:rPr>
          <w:i/>
        </w:rPr>
        <w:t>Global Change Biology</w:t>
      </w:r>
      <w:r w:rsidRPr="00000214">
        <w:t xml:space="preserve">, Vol. No. </w:t>
      </w:r>
    </w:p>
    <w:bookmarkEnd w:id="73"/>
    <w:p w:rsidR="00000214" w:rsidRPr="00000214" w:rsidRDefault="00000214" w:rsidP="00000214">
      <w:pPr>
        <w:pStyle w:val="EndNoteBibliography"/>
        <w:spacing w:after="0"/>
      </w:pPr>
    </w:p>
    <w:p w:rsidR="00000214" w:rsidRPr="00000214" w:rsidRDefault="00000214" w:rsidP="00000214">
      <w:pPr>
        <w:pStyle w:val="EndNoteBibliography"/>
      </w:pPr>
      <w:bookmarkStart w:id="74" w:name="_ENREF_27"/>
      <w:r w:rsidRPr="00000214">
        <w:t xml:space="preserve">Chasmer, L., Hopkinson, C., Montgomery, J. and Petrone, R. 2016b. A Physically Based Terrain Morphology and Vegetation Structural Classification for Wetlands of the Boreal Plains, Alberta, Canada. </w:t>
      </w:r>
      <w:r w:rsidRPr="00000214">
        <w:rPr>
          <w:i/>
        </w:rPr>
        <w:t>Canadian Journal of Remote Sensing</w:t>
      </w:r>
      <w:r w:rsidRPr="00000214">
        <w:t>, Vol. 42, No. 5, 521-540.</w:t>
      </w:r>
    </w:p>
    <w:bookmarkEnd w:id="74"/>
    <w:p w:rsidR="00000214" w:rsidRPr="00000214" w:rsidRDefault="00000214" w:rsidP="00000214">
      <w:pPr>
        <w:pStyle w:val="EndNoteBibliography"/>
        <w:spacing w:after="0"/>
      </w:pPr>
    </w:p>
    <w:p w:rsidR="00000214" w:rsidRPr="00000214" w:rsidRDefault="00000214" w:rsidP="00000214">
      <w:pPr>
        <w:pStyle w:val="EndNoteBibliography"/>
      </w:pPr>
      <w:bookmarkStart w:id="75" w:name="_ENREF_28"/>
      <w:r w:rsidRPr="00000214">
        <w:t xml:space="preserve">Chul Jung, H. and Alsdorf, D. 2010. Repeat-pass multi-temporal interferometric SAR coherence variations with Amazon floodplain and lake habitats. </w:t>
      </w:r>
      <w:r w:rsidRPr="00000214">
        <w:rPr>
          <w:i/>
        </w:rPr>
        <w:t>International Journal of Remote Sensing</w:t>
      </w:r>
      <w:r w:rsidRPr="00000214">
        <w:t>, Vol. 31, No. 4, 881-901.</w:t>
      </w:r>
    </w:p>
    <w:bookmarkEnd w:id="75"/>
    <w:p w:rsidR="00000214" w:rsidRPr="00000214" w:rsidRDefault="00000214" w:rsidP="00000214">
      <w:pPr>
        <w:pStyle w:val="EndNoteBibliography"/>
        <w:spacing w:after="0"/>
      </w:pPr>
    </w:p>
    <w:p w:rsidR="00000214" w:rsidRPr="00000214" w:rsidRDefault="00000214" w:rsidP="00000214">
      <w:pPr>
        <w:pStyle w:val="EndNoteBibliography"/>
      </w:pPr>
      <w:bookmarkStart w:id="76" w:name="_ENREF_29"/>
      <w:r w:rsidRPr="00000214">
        <w:t xml:space="preserve">Clewley, D., Whitcomb, J., Moghaddam, M., McDonald, K., Chapman, B. and Bunting, P. 2015. Evaluation of ALOS PALSAR Data for High-Resolution Mapping of Vegetated Wetlands in Alaska. </w:t>
      </w:r>
      <w:r w:rsidRPr="00000214">
        <w:rPr>
          <w:i/>
        </w:rPr>
        <w:t>Remote Sensing</w:t>
      </w:r>
      <w:r w:rsidRPr="00000214">
        <w:t>, Vol. 7, No. 6, 7272.</w:t>
      </w:r>
    </w:p>
    <w:bookmarkEnd w:id="76"/>
    <w:p w:rsidR="00000214" w:rsidRPr="00000214" w:rsidRDefault="00000214" w:rsidP="00000214">
      <w:pPr>
        <w:pStyle w:val="EndNoteBibliography"/>
        <w:spacing w:after="0"/>
      </w:pPr>
    </w:p>
    <w:p w:rsidR="00000214" w:rsidRPr="00000214" w:rsidRDefault="00000214" w:rsidP="00000214">
      <w:pPr>
        <w:pStyle w:val="EndNoteBibliography"/>
      </w:pPr>
      <w:bookmarkStart w:id="77" w:name="_ENREF_30"/>
      <w:r w:rsidRPr="00000214">
        <w:t xml:space="preserve">Cloude, S. R. and Papathanassiou, K. P. 1998. Polarimetric SAR interferometry. </w:t>
      </w:r>
      <w:r w:rsidRPr="00000214">
        <w:rPr>
          <w:i/>
        </w:rPr>
        <w:t>IEEE Transactions on Geoscience and Remote Sensing</w:t>
      </w:r>
      <w:r w:rsidRPr="00000214">
        <w:t>, Vol. 36, No. 5, 1551-1565.</w:t>
      </w:r>
    </w:p>
    <w:bookmarkEnd w:id="77"/>
    <w:p w:rsidR="00000214" w:rsidRPr="00000214" w:rsidRDefault="00000214" w:rsidP="00000214">
      <w:pPr>
        <w:pStyle w:val="EndNoteBibliography"/>
        <w:spacing w:after="0"/>
      </w:pPr>
    </w:p>
    <w:p w:rsidR="00000214" w:rsidRPr="00000214" w:rsidRDefault="00000214" w:rsidP="00000214">
      <w:pPr>
        <w:pStyle w:val="EndNoteBibliography"/>
      </w:pPr>
      <w:bookmarkStart w:id="78" w:name="_ENREF_31"/>
      <w:r w:rsidRPr="00000214">
        <w:t xml:space="preserve">Cloude, S. R. and Pottier, E. 1996. A review of target decomposition theorems in radar polarimetry. </w:t>
      </w:r>
      <w:r w:rsidRPr="00000214">
        <w:rPr>
          <w:i/>
        </w:rPr>
        <w:t>IEEE Transactions on Geoscience and Remote Sensing</w:t>
      </w:r>
      <w:r w:rsidRPr="00000214">
        <w:t>, Vol. 34, No. 2, 498-518.</w:t>
      </w:r>
    </w:p>
    <w:bookmarkEnd w:id="78"/>
    <w:p w:rsidR="00000214" w:rsidRPr="00000214" w:rsidRDefault="00000214" w:rsidP="00000214">
      <w:pPr>
        <w:pStyle w:val="EndNoteBibliography"/>
        <w:spacing w:after="0"/>
      </w:pPr>
    </w:p>
    <w:p w:rsidR="00000214" w:rsidRPr="00000214" w:rsidRDefault="00000214" w:rsidP="00000214">
      <w:pPr>
        <w:pStyle w:val="EndNoteBibliography"/>
      </w:pPr>
      <w:bookmarkStart w:id="79" w:name="_ENREF_32"/>
      <w:r w:rsidRPr="00000214">
        <w:t xml:space="preserve">Cloude, S. R. and Pottier, E. 1997. An entropy based classification scheme for land applications of polarimetric SAR. </w:t>
      </w:r>
      <w:r w:rsidRPr="00000214">
        <w:rPr>
          <w:i/>
        </w:rPr>
        <w:t>IEEE Transactions on Geoscience and Remote Sensing</w:t>
      </w:r>
      <w:r w:rsidRPr="00000214">
        <w:t>, Vol. 35, No. 1, 68-78.</w:t>
      </w:r>
    </w:p>
    <w:bookmarkEnd w:id="79"/>
    <w:p w:rsidR="00000214" w:rsidRPr="00000214" w:rsidRDefault="00000214" w:rsidP="00000214">
      <w:pPr>
        <w:pStyle w:val="EndNoteBibliography"/>
        <w:spacing w:after="0"/>
      </w:pPr>
    </w:p>
    <w:p w:rsidR="00000214" w:rsidRPr="00000214" w:rsidRDefault="00000214" w:rsidP="00000214">
      <w:pPr>
        <w:pStyle w:val="EndNoteBibliography"/>
      </w:pPr>
      <w:bookmarkStart w:id="80" w:name="_ENREF_33"/>
      <w:r w:rsidRPr="00000214">
        <w:t xml:space="preserve">Colinas, J., Séguin, G. and Plourde, P. 2010. Radarsat Constellation, moving toward implementation. In </w:t>
      </w:r>
      <w:r w:rsidRPr="00000214">
        <w:rPr>
          <w:i/>
        </w:rPr>
        <w:t xml:space="preserve">2010 IEEE International Geoscience and Remote Sensing Symposium, </w:t>
      </w:r>
      <w:r w:rsidRPr="00000214">
        <w:t>25-30 July 2010, Edited by 3232-3235.</w:t>
      </w:r>
    </w:p>
    <w:bookmarkEnd w:id="80"/>
    <w:p w:rsidR="00000214" w:rsidRPr="00000214" w:rsidRDefault="00000214" w:rsidP="00000214">
      <w:pPr>
        <w:pStyle w:val="EndNoteBibliography"/>
        <w:spacing w:after="0"/>
      </w:pPr>
    </w:p>
    <w:p w:rsidR="00000214" w:rsidRPr="00000214" w:rsidRDefault="00000214" w:rsidP="00000214">
      <w:pPr>
        <w:pStyle w:val="EndNoteBibliography"/>
      </w:pPr>
      <w:bookmarkStart w:id="81" w:name="_ENREF_34"/>
      <w:r w:rsidRPr="00000214">
        <w:t xml:space="preserve">Costanza, R., de Groot, R., Sutton, P., van der Ploeg, S., Anderson, S. J., Kubiszewski, I., Farber, S. and Turner, R. K. 2014. Changes in the global value of ecosystem services. </w:t>
      </w:r>
      <w:r w:rsidRPr="00000214">
        <w:rPr>
          <w:i/>
        </w:rPr>
        <w:t>Global Environmental Change</w:t>
      </w:r>
      <w:r w:rsidRPr="00000214">
        <w:t>, Vol. 26, No. 152-158.</w:t>
      </w:r>
    </w:p>
    <w:bookmarkEnd w:id="81"/>
    <w:p w:rsidR="00000214" w:rsidRPr="00000214" w:rsidRDefault="00000214" w:rsidP="00000214">
      <w:pPr>
        <w:pStyle w:val="EndNoteBibliography"/>
        <w:spacing w:after="0"/>
      </w:pPr>
    </w:p>
    <w:p w:rsidR="00000214" w:rsidRPr="00000214" w:rsidRDefault="00000214" w:rsidP="00000214">
      <w:pPr>
        <w:pStyle w:val="EndNoteBibliography"/>
      </w:pPr>
      <w:bookmarkStart w:id="82" w:name="_ENREF_35"/>
      <w:r w:rsidRPr="00000214">
        <w:t xml:space="preserve">Cowardin, L., Carter, V., Golet, F. and LaRoe, E. 1979. </w:t>
      </w:r>
      <w:r w:rsidRPr="00000214">
        <w:rPr>
          <w:i/>
        </w:rPr>
        <w:t>Classification of Wetlands and Deepwater Habitats of the United States</w:t>
      </w:r>
      <w:r w:rsidRPr="00000214">
        <w:t xml:space="preserve">. F. a. W. S. U.S. Department of the Interior, Washington, D.C., USA. Report No. </w:t>
      </w:r>
    </w:p>
    <w:bookmarkEnd w:id="82"/>
    <w:p w:rsidR="00000214" w:rsidRPr="00000214" w:rsidRDefault="00000214" w:rsidP="00000214">
      <w:pPr>
        <w:pStyle w:val="EndNoteBibliography"/>
        <w:spacing w:after="0"/>
      </w:pPr>
    </w:p>
    <w:p w:rsidR="00000214" w:rsidRPr="00000214" w:rsidRDefault="00000214" w:rsidP="00000214">
      <w:pPr>
        <w:pStyle w:val="EndNoteBibliography"/>
      </w:pPr>
      <w:bookmarkStart w:id="83" w:name="_ENREF_36"/>
      <w:r w:rsidRPr="00000214">
        <w:t xml:space="preserve">Cowardin, L. M., Gilmer, D. S. and Mechlin, L. M. 1981. Characteristics of Central North Dakota Wetlands Determined from Sample Aerial Photographs and Ground Study. </w:t>
      </w:r>
      <w:r w:rsidRPr="00000214">
        <w:rPr>
          <w:i/>
        </w:rPr>
        <w:t>Wildlife Society Bulletin (1973-2006)</w:t>
      </w:r>
      <w:r w:rsidRPr="00000214">
        <w:t>, Vol. 9, No. 4, 280-288.</w:t>
      </w:r>
    </w:p>
    <w:bookmarkEnd w:id="83"/>
    <w:p w:rsidR="00000214" w:rsidRPr="00000214" w:rsidRDefault="00000214" w:rsidP="00000214">
      <w:pPr>
        <w:pStyle w:val="EndNoteBibliography"/>
        <w:spacing w:after="0"/>
      </w:pPr>
    </w:p>
    <w:p w:rsidR="00000214" w:rsidRPr="00000214" w:rsidRDefault="00000214" w:rsidP="00000214">
      <w:pPr>
        <w:pStyle w:val="EndNoteBibliography"/>
      </w:pPr>
      <w:bookmarkStart w:id="84" w:name="_ENREF_37"/>
      <w:r w:rsidRPr="00000214">
        <w:t xml:space="preserve">Crevier, Y. and Pultz, T. J. 1996. Analysis of C-band SIR-C radar backscatter over a flooded environment, Red River, Manitoba. In </w:t>
      </w:r>
      <w:r w:rsidRPr="00000214">
        <w:rPr>
          <w:i/>
        </w:rPr>
        <w:t xml:space="preserve">Proceedings of the Third International Workshop (NHRI Symposium)-Applications of Remote Sensing in Hydrology, </w:t>
      </w:r>
      <w:r w:rsidRPr="00000214">
        <w:t>Greenbelt, MD, USA. Edited by 16-18.</w:t>
      </w:r>
    </w:p>
    <w:bookmarkEnd w:id="84"/>
    <w:p w:rsidR="00000214" w:rsidRPr="00000214" w:rsidRDefault="00000214" w:rsidP="00000214">
      <w:pPr>
        <w:pStyle w:val="EndNoteBibliography"/>
        <w:spacing w:after="0"/>
      </w:pPr>
    </w:p>
    <w:p w:rsidR="00000214" w:rsidRPr="00000214" w:rsidRDefault="00000214" w:rsidP="00000214">
      <w:pPr>
        <w:pStyle w:val="EndNoteBibliography"/>
      </w:pPr>
      <w:bookmarkStart w:id="85" w:name="_ENREF_38"/>
      <w:r w:rsidRPr="00000214">
        <w:t xml:space="preserve">Crooks, S., Herr, D., Tamelander, J., Laffoley, D. and Vandever, J. 2011. </w:t>
      </w:r>
      <w:r w:rsidRPr="00000214">
        <w:rPr>
          <w:i/>
        </w:rPr>
        <w:t>Mitigating Climate Change through Restoration and Management of Coastal Wetlands and Near-shore Marine Ecosystems: Challenges and Opportunities</w:t>
      </w:r>
      <w:r w:rsidRPr="00000214">
        <w:t xml:space="preserve"> World Bank, Washington D.C., USA [online]. Available from http://siteresources.worldbank.org/ENVIRONMENT/Resources/MtgtnCCthruMgtofCoastalWetlands.pdf [cited </w:t>
      </w:r>
    </w:p>
    <w:bookmarkEnd w:id="85"/>
    <w:p w:rsidR="00000214" w:rsidRPr="00000214" w:rsidRDefault="00000214" w:rsidP="00000214">
      <w:pPr>
        <w:pStyle w:val="EndNoteBibliography"/>
        <w:spacing w:after="0"/>
      </w:pPr>
    </w:p>
    <w:p w:rsidR="00000214" w:rsidRPr="00000214" w:rsidRDefault="00000214" w:rsidP="00000214">
      <w:pPr>
        <w:pStyle w:val="EndNoteBibliography"/>
      </w:pPr>
      <w:bookmarkStart w:id="86" w:name="_ENREF_39"/>
      <w:r w:rsidRPr="00000214">
        <w:t xml:space="preserve">Dabboor, M. and Geldsetzer, T. 2014. Towards sea ice classification using simulated RADARSAT Constellation Mission compact polarimetric SAR imagery. </w:t>
      </w:r>
      <w:r w:rsidRPr="00000214">
        <w:rPr>
          <w:i/>
        </w:rPr>
        <w:t>Remote Sensing of Environment</w:t>
      </w:r>
      <w:r w:rsidRPr="00000214">
        <w:t>, Vol. 140, No. Supplement C, 189-195.</w:t>
      </w:r>
    </w:p>
    <w:bookmarkEnd w:id="86"/>
    <w:p w:rsidR="00000214" w:rsidRPr="00000214" w:rsidRDefault="00000214" w:rsidP="00000214">
      <w:pPr>
        <w:pStyle w:val="EndNoteBibliography"/>
        <w:spacing w:after="0"/>
      </w:pPr>
    </w:p>
    <w:p w:rsidR="00000214" w:rsidRPr="00000214" w:rsidRDefault="00000214" w:rsidP="00000214">
      <w:pPr>
        <w:pStyle w:val="EndNoteBibliography"/>
      </w:pPr>
      <w:bookmarkStart w:id="87" w:name="_ENREF_40"/>
      <w:r w:rsidRPr="00000214">
        <w:t xml:space="preserve">Daily, G. C. 1997. </w:t>
      </w:r>
      <w:r w:rsidRPr="00000214">
        <w:rPr>
          <w:i/>
        </w:rPr>
        <w:t>Natures Services: Societal dependence on natural ecosystems</w:t>
      </w:r>
      <w:r w:rsidRPr="00000214">
        <w:t>. Island Press, Washington, DC, USA.</w:t>
      </w:r>
    </w:p>
    <w:bookmarkEnd w:id="87"/>
    <w:p w:rsidR="00000214" w:rsidRPr="00000214" w:rsidRDefault="00000214" w:rsidP="00000214">
      <w:pPr>
        <w:pStyle w:val="EndNoteBibliography"/>
        <w:spacing w:after="0"/>
      </w:pPr>
    </w:p>
    <w:p w:rsidR="00000214" w:rsidRPr="00000214" w:rsidRDefault="00000214" w:rsidP="00000214">
      <w:pPr>
        <w:pStyle w:val="EndNoteBibliography"/>
      </w:pPr>
      <w:bookmarkStart w:id="88" w:name="_ENREF_41"/>
      <w:r w:rsidRPr="00000214">
        <w:t xml:space="preserve">Denbina, M. and Collins, M. J. 2014. Iceberg Detection Using Simulated Dual-Polarized Radarsat Constellation Data. </w:t>
      </w:r>
      <w:r w:rsidRPr="00000214">
        <w:rPr>
          <w:i/>
        </w:rPr>
        <w:t>Canadian Journal of Remote Sensing</w:t>
      </w:r>
      <w:r w:rsidRPr="00000214">
        <w:t>, Vol. 40, No. 3, 165-178.</w:t>
      </w:r>
    </w:p>
    <w:bookmarkEnd w:id="88"/>
    <w:p w:rsidR="00000214" w:rsidRPr="00000214" w:rsidRDefault="00000214" w:rsidP="00000214">
      <w:pPr>
        <w:pStyle w:val="EndNoteBibliography"/>
        <w:spacing w:after="0"/>
      </w:pPr>
    </w:p>
    <w:p w:rsidR="00000214" w:rsidRPr="00000214" w:rsidRDefault="00000214" w:rsidP="00000214">
      <w:pPr>
        <w:pStyle w:val="EndNoteBibliography"/>
      </w:pPr>
      <w:bookmarkStart w:id="89" w:name="_ENREF_42"/>
      <w:r w:rsidRPr="00000214">
        <w:t xml:space="preserve">Devito, K. J., Creed, I. F. and Fraser, C. J. D. 2005. Controls on runoff from a partially harvested aspen-forested headwater catchment, Boreal Plain, Canada. </w:t>
      </w:r>
      <w:r w:rsidRPr="00000214">
        <w:rPr>
          <w:i/>
        </w:rPr>
        <w:t>Hydrological Processes</w:t>
      </w:r>
      <w:r w:rsidRPr="00000214">
        <w:t>, Vol. 19, No. 1, 3-25.</w:t>
      </w:r>
    </w:p>
    <w:bookmarkEnd w:id="89"/>
    <w:p w:rsidR="00000214" w:rsidRPr="00000214" w:rsidRDefault="00000214" w:rsidP="00000214">
      <w:pPr>
        <w:pStyle w:val="EndNoteBibliography"/>
        <w:spacing w:after="0"/>
      </w:pPr>
    </w:p>
    <w:p w:rsidR="00000214" w:rsidRPr="00000214" w:rsidRDefault="00000214" w:rsidP="00000214">
      <w:pPr>
        <w:pStyle w:val="EndNoteBibliography"/>
      </w:pPr>
      <w:bookmarkStart w:id="90" w:name="_ENREF_43"/>
      <w:r w:rsidRPr="00000214">
        <w:t xml:space="preserve">Dobson, M. C., Ulaby, F. T., LeToan, T., Beaudoin, A., Kasischke, E. S. and Christensen, N. 1992. Dependence of radar backscatter on coniferous forest biomass. </w:t>
      </w:r>
      <w:r w:rsidRPr="00000214">
        <w:rPr>
          <w:i/>
        </w:rPr>
        <w:t>IEEE Transactions on Geoscience and Remote Sensing</w:t>
      </w:r>
      <w:r w:rsidRPr="00000214">
        <w:t>, Vol. 30, No. 2, 412-415.</w:t>
      </w:r>
    </w:p>
    <w:bookmarkEnd w:id="90"/>
    <w:p w:rsidR="00000214" w:rsidRPr="00000214" w:rsidRDefault="00000214" w:rsidP="00000214">
      <w:pPr>
        <w:pStyle w:val="EndNoteBibliography"/>
        <w:spacing w:after="0"/>
      </w:pPr>
    </w:p>
    <w:p w:rsidR="00000214" w:rsidRPr="00000214" w:rsidRDefault="00000214" w:rsidP="00000214">
      <w:pPr>
        <w:pStyle w:val="EndNoteBibliography"/>
      </w:pPr>
      <w:bookmarkStart w:id="91" w:name="_ENREF_44"/>
      <w:r w:rsidRPr="00000214">
        <w:t xml:space="preserve">Ducks Unlimited Canada. 2011. </w:t>
      </w:r>
      <w:r w:rsidRPr="00000214">
        <w:rPr>
          <w:i/>
        </w:rPr>
        <w:t>Enhanced Wetland Classification Products User Guide Version 1.0</w:t>
      </w:r>
      <w:r w:rsidRPr="00000214">
        <w:t xml:space="preserve"> [online]. Available from http://www.ducks.ca/assets/2015/09/ewc-inferred-products.pdf [cited June 2017].</w:t>
      </w:r>
    </w:p>
    <w:bookmarkEnd w:id="91"/>
    <w:p w:rsidR="00000214" w:rsidRPr="00000214" w:rsidRDefault="00000214" w:rsidP="00000214">
      <w:pPr>
        <w:pStyle w:val="EndNoteBibliography"/>
        <w:spacing w:after="0"/>
      </w:pPr>
    </w:p>
    <w:p w:rsidR="00000214" w:rsidRPr="00000214" w:rsidRDefault="00000214" w:rsidP="00000214">
      <w:pPr>
        <w:pStyle w:val="EndNoteBibliography"/>
      </w:pPr>
      <w:bookmarkStart w:id="92" w:name="_ENREF_45"/>
      <w:r w:rsidRPr="00000214">
        <w:t xml:space="preserve">Erwin, K. L. 2008. Wetlands and global climate change: the role of wetland restoration in a changing world. </w:t>
      </w:r>
      <w:r w:rsidRPr="00000214">
        <w:rPr>
          <w:i/>
        </w:rPr>
        <w:t>Wetlands Ecology and Management</w:t>
      </w:r>
      <w:r w:rsidRPr="00000214">
        <w:t>, Vol. 17, No. 1, 71.</w:t>
      </w:r>
    </w:p>
    <w:bookmarkEnd w:id="92"/>
    <w:p w:rsidR="00000214" w:rsidRPr="00000214" w:rsidRDefault="00000214" w:rsidP="00000214">
      <w:pPr>
        <w:pStyle w:val="EndNoteBibliography"/>
        <w:spacing w:after="0"/>
      </w:pPr>
    </w:p>
    <w:p w:rsidR="00000214" w:rsidRPr="00000214" w:rsidRDefault="00000214" w:rsidP="00000214">
      <w:pPr>
        <w:pStyle w:val="EndNoteBibliography"/>
      </w:pPr>
      <w:bookmarkStart w:id="93" w:name="_ENREF_46"/>
      <w:r w:rsidRPr="00000214">
        <w:t xml:space="preserve">Flett, D., Crevier, Y. and Girard, R. 2009. The RADARSAT Constellation Mission: Meeting the government of Canada'S needs and requirements. In </w:t>
      </w:r>
      <w:r w:rsidRPr="00000214">
        <w:rPr>
          <w:i/>
        </w:rPr>
        <w:t xml:space="preserve">2009 IEEE International Geoscience and Remote Sensing Symposium, </w:t>
      </w:r>
      <w:r w:rsidRPr="00000214">
        <w:t>12-17 July 2009, Edited by II-910-II-912.</w:t>
      </w:r>
    </w:p>
    <w:bookmarkEnd w:id="93"/>
    <w:p w:rsidR="00000214" w:rsidRPr="00000214" w:rsidRDefault="00000214" w:rsidP="00000214">
      <w:pPr>
        <w:pStyle w:val="EndNoteBibliography"/>
        <w:spacing w:after="0"/>
      </w:pPr>
    </w:p>
    <w:p w:rsidR="00000214" w:rsidRPr="00000214" w:rsidRDefault="00000214" w:rsidP="00000214">
      <w:pPr>
        <w:pStyle w:val="EndNoteBibliography"/>
      </w:pPr>
      <w:bookmarkStart w:id="94" w:name="_ENREF_47"/>
      <w:r w:rsidRPr="00000214">
        <w:lastRenderedPageBreak/>
        <w:t xml:space="preserve">Franklin, S. E. and Ahmed, O. S. 2017. Object-based Wetland Characterization Using Radarsat-2 Quad-Polarimetric SAR Data, Landsat-8 OLI Imagery, and Airborne Lidar- Derived Geomorphometric Variables. </w:t>
      </w:r>
      <w:r w:rsidRPr="00000214">
        <w:rPr>
          <w:i/>
        </w:rPr>
        <w:t>Photogrammetric Engineering and Remote Sensing</w:t>
      </w:r>
      <w:r w:rsidRPr="00000214">
        <w:t>, Vol. 83, No. 1, 27-36.</w:t>
      </w:r>
    </w:p>
    <w:bookmarkEnd w:id="94"/>
    <w:p w:rsidR="00000214" w:rsidRPr="00000214" w:rsidRDefault="00000214" w:rsidP="00000214">
      <w:pPr>
        <w:pStyle w:val="EndNoteBibliography"/>
        <w:spacing w:after="0"/>
      </w:pPr>
    </w:p>
    <w:p w:rsidR="00000214" w:rsidRPr="00000214" w:rsidRDefault="00000214" w:rsidP="00000214">
      <w:pPr>
        <w:pStyle w:val="EndNoteBibliography"/>
      </w:pPr>
      <w:bookmarkStart w:id="95" w:name="_ENREF_48"/>
      <w:r w:rsidRPr="00000214">
        <w:t xml:space="preserve">Freeman, A. and Durden, S. L. 1998. A three-component scattering model for polarimetric SAR data. </w:t>
      </w:r>
      <w:r w:rsidRPr="00000214">
        <w:rPr>
          <w:i/>
        </w:rPr>
        <w:t>IEEE Transactions on Geoscience and Remote Sensing</w:t>
      </w:r>
      <w:r w:rsidRPr="00000214">
        <w:t>, Vol. 36, No. 3, 963-973.</w:t>
      </w:r>
    </w:p>
    <w:bookmarkEnd w:id="95"/>
    <w:p w:rsidR="00000214" w:rsidRPr="00000214" w:rsidRDefault="00000214" w:rsidP="00000214">
      <w:pPr>
        <w:pStyle w:val="EndNoteBibliography"/>
        <w:spacing w:after="0"/>
      </w:pPr>
    </w:p>
    <w:p w:rsidR="00000214" w:rsidRPr="00000214" w:rsidRDefault="00000214" w:rsidP="00000214">
      <w:pPr>
        <w:pStyle w:val="EndNoteBibliography"/>
      </w:pPr>
      <w:bookmarkStart w:id="96" w:name="_ENREF_49"/>
      <w:r w:rsidRPr="00000214">
        <w:t xml:space="preserve">Frohn, R. C., Reif, M., Lane, C. and Autrey, B. 2009. Satellite Remote Sensing of Isolated Wetlands Using Object-Oriented Classification of Landsat-7 Data. </w:t>
      </w:r>
      <w:r w:rsidRPr="00000214">
        <w:rPr>
          <w:i/>
        </w:rPr>
        <w:t>Wetlands</w:t>
      </w:r>
      <w:r w:rsidRPr="00000214">
        <w:t>, Vol. 29, No. 3, 931-941.</w:t>
      </w:r>
    </w:p>
    <w:bookmarkEnd w:id="96"/>
    <w:p w:rsidR="00000214" w:rsidRPr="00000214" w:rsidRDefault="00000214" w:rsidP="00000214">
      <w:pPr>
        <w:pStyle w:val="EndNoteBibliography"/>
        <w:spacing w:after="0"/>
      </w:pPr>
    </w:p>
    <w:p w:rsidR="00000214" w:rsidRPr="00000214" w:rsidRDefault="00000214" w:rsidP="00000214">
      <w:pPr>
        <w:pStyle w:val="EndNoteBibliography"/>
      </w:pPr>
      <w:bookmarkStart w:id="97" w:name="_ENREF_50"/>
      <w:r w:rsidRPr="00000214">
        <w:t xml:space="preserve">Gallant, A. 2015. The Challenges of Remote Monitoring of Wetlands. </w:t>
      </w:r>
      <w:r w:rsidRPr="00000214">
        <w:rPr>
          <w:i/>
        </w:rPr>
        <w:t>Remote Sensing</w:t>
      </w:r>
      <w:r w:rsidRPr="00000214">
        <w:t>, Vol. 7, No. 8, 10938.</w:t>
      </w:r>
    </w:p>
    <w:bookmarkEnd w:id="97"/>
    <w:p w:rsidR="00000214" w:rsidRPr="00000214" w:rsidRDefault="00000214" w:rsidP="00000214">
      <w:pPr>
        <w:pStyle w:val="EndNoteBibliography"/>
        <w:spacing w:after="0"/>
      </w:pPr>
    </w:p>
    <w:p w:rsidR="00000214" w:rsidRPr="00000214" w:rsidRDefault="00000214" w:rsidP="00000214">
      <w:pPr>
        <w:pStyle w:val="EndNoteBibliography"/>
      </w:pPr>
      <w:bookmarkStart w:id="98" w:name="_ENREF_51"/>
      <w:r w:rsidRPr="00000214">
        <w:t xml:space="preserve">Gallant, A., Kaya, S., White, L., Brisco, B., Roth, M., Sadinski, W. and Rover, J. 2014. Detecting Emergence, Growth, and Senescence of Wetland Vegetation with Polarimetric Synthetic Aperture Radar (SAR) Data. </w:t>
      </w:r>
      <w:r w:rsidRPr="00000214">
        <w:rPr>
          <w:i/>
        </w:rPr>
        <w:t>Water</w:t>
      </w:r>
      <w:r w:rsidRPr="00000214">
        <w:t>, Vol. 6, No. 3, 694.</w:t>
      </w:r>
    </w:p>
    <w:bookmarkEnd w:id="98"/>
    <w:p w:rsidR="00000214" w:rsidRPr="00000214" w:rsidRDefault="00000214" w:rsidP="00000214">
      <w:pPr>
        <w:pStyle w:val="EndNoteBibliography"/>
        <w:spacing w:after="0"/>
      </w:pPr>
    </w:p>
    <w:p w:rsidR="00000214" w:rsidRPr="00000214" w:rsidRDefault="00000214" w:rsidP="00000214">
      <w:pPr>
        <w:pStyle w:val="EndNoteBibliography"/>
      </w:pPr>
      <w:bookmarkStart w:id="99" w:name="_ENREF_52"/>
      <w:r w:rsidRPr="00000214">
        <w:t xml:space="preserve">Gierull, C. H. and Sikaneta, I. 2012. Potential marine moving target indication (MMTI) performance of the RADARSAT constellation mission (RCM). In </w:t>
      </w:r>
      <w:r w:rsidRPr="00000214">
        <w:rPr>
          <w:i/>
        </w:rPr>
        <w:t xml:space="preserve">EUSAR 2012; 9th European Conference on Synthetic Aperture Radar, </w:t>
      </w:r>
      <w:r w:rsidRPr="00000214">
        <w:t>23-26 April 2012, Edited by 404-407.</w:t>
      </w:r>
    </w:p>
    <w:bookmarkEnd w:id="99"/>
    <w:p w:rsidR="00000214" w:rsidRPr="00000214" w:rsidRDefault="00000214" w:rsidP="00000214">
      <w:pPr>
        <w:pStyle w:val="EndNoteBibliography"/>
        <w:spacing w:after="0"/>
      </w:pPr>
    </w:p>
    <w:p w:rsidR="00000214" w:rsidRPr="00000214" w:rsidRDefault="00000214" w:rsidP="00000214">
      <w:pPr>
        <w:pStyle w:val="EndNoteBibliography"/>
      </w:pPr>
      <w:bookmarkStart w:id="100" w:name="_ENREF_53"/>
      <w:r w:rsidRPr="00000214">
        <w:t xml:space="preserve">Gondwe, B. R. N., Hong, S.-H., Wdowinski, S. and Bauer-Gottwein, P. 2010. Hydrologic Dynamics of the Ground-Water-Dependent Sian Ka’an Wetlands, Mexico, Derived from InSAR and SAR Data. </w:t>
      </w:r>
      <w:r w:rsidRPr="00000214">
        <w:rPr>
          <w:i/>
        </w:rPr>
        <w:t>Wetlands</w:t>
      </w:r>
      <w:r w:rsidRPr="00000214">
        <w:t>, Vol. 30, No. 1, 1-13.</w:t>
      </w:r>
    </w:p>
    <w:bookmarkEnd w:id="100"/>
    <w:p w:rsidR="00000214" w:rsidRPr="00000214" w:rsidRDefault="00000214" w:rsidP="00000214">
      <w:pPr>
        <w:pStyle w:val="EndNoteBibliography"/>
        <w:spacing w:after="0"/>
      </w:pPr>
    </w:p>
    <w:p w:rsidR="00000214" w:rsidRPr="00000214" w:rsidRDefault="00000214" w:rsidP="00000214">
      <w:pPr>
        <w:pStyle w:val="EndNoteBibliography"/>
      </w:pPr>
      <w:bookmarkStart w:id="101" w:name="_ENREF_54"/>
      <w:r w:rsidRPr="00000214">
        <w:t xml:space="preserve">Govender, M., Chetty, K. and Bulcock, H. 2007. A review of hyperspectral remote sensing and its application in vegetation and water resource studies. </w:t>
      </w:r>
      <w:r w:rsidRPr="00000214">
        <w:rPr>
          <w:i/>
        </w:rPr>
        <w:t>Water SA</w:t>
      </w:r>
      <w:r w:rsidRPr="00000214">
        <w:t>, Vol. 33, No. 2, 145-151.</w:t>
      </w:r>
    </w:p>
    <w:bookmarkEnd w:id="101"/>
    <w:p w:rsidR="00000214" w:rsidRPr="00000214" w:rsidRDefault="00000214" w:rsidP="00000214">
      <w:pPr>
        <w:pStyle w:val="EndNoteBibliography"/>
        <w:spacing w:after="0"/>
      </w:pPr>
    </w:p>
    <w:p w:rsidR="00000214" w:rsidRPr="00000214" w:rsidRDefault="00000214" w:rsidP="00000214">
      <w:pPr>
        <w:pStyle w:val="EndNoteBibliography"/>
      </w:pPr>
      <w:bookmarkStart w:id="102" w:name="_ENREF_55"/>
      <w:r w:rsidRPr="00000214">
        <w:t xml:space="preserve">Government of Alberta. 2013. </w:t>
      </w:r>
      <w:r w:rsidRPr="00000214">
        <w:rPr>
          <w:i/>
        </w:rPr>
        <w:t>Alberta Wetland Policy</w:t>
      </w:r>
      <w:r w:rsidRPr="00000214">
        <w:t xml:space="preserve"> [online]. Available from http://aep.alberta.ca/water/programs-and-services/wetlands/documents/AlbertaWetlandPolicy-Sep2013.pdf [cited April 2017].</w:t>
      </w:r>
    </w:p>
    <w:bookmarkEnd w:id="102"/>
    <w:p w:rsidR="00000214" w:rsidRPr="00000214" w:rsidRDefault="00000214" w:rsidP="00000214">
      <w:pPr>
        <w:pStyle w:val="EndNoteBibliography"/>
        <w:spacing w:after="0"/>
      </w:pPr>
    </w:p>
    <w:p w:rsidR="00000214" w:rsidRPr="00000214" w:rsidRDefault="00000214" w:rsidP="00000214">
      <w:pPr>
        <w:pStyle w:val="EndNoteBibliography"/>
      </w:pPr>
      <w:bookmarkStart w:id="103" w:name="_ENREF_56"/>
      <w:r w:rsidRPr="00000214">
        <w:t xml:space="preserve">Government of Alberta. 2017. </w:t>
      </w:r>
      <w:r w:rsidRPr="00000214">
        <w:rPr>
          <w:i/>
        </w:rPr>
        <w:t>Alberta Merged Wetland Inventory</w:t>
      </w:r>
      <w:r w:rsidRPr="00000214">
        <w:t xml:space="preserve"> [online]. Available from http://aep.alberta.ca/forms-maps-services/maps/resource-data-product-catalogue/biophysical.aspx [cited April 2017].</w:t>
      </w:r>
    </w:p>
    <w:bookmarkEnd w:id="103"/>
    <w:p w:rsidR="00000214" w:rsidRPr="00000214" w:rsidRDefault="00000214" w:rsidP="00000214">
      <w:pPr>
        <w:pStyle w:val="EndNoteBibliography"/>
        <w:spacing w:after="0"/>
      </w:pPr>
    </w:p>
    <w:p w:rsidR="00000214" w:rsidRPr="00000214" w:rsidRDefault="00000214" w:rsidP="00000214">
      <w:pPr>
        <w:pStyle w:val="EndNoteBibliography"/>
      </w:pPr>
      <w:bookmarkStart w:id="104" w:name="_ENREF_57"/>
      <w:r w:rsidRPr="00000214">
        <w:t xml:space="preserve">Government of Canada. 1991. </w:t>
      </w:r>
      <w:r w:rsidRPr="00000214">
        <w:rPr>
          <w:i/>
        </w:rPr>
        <w:t>The federal policy on wetland conservation</w:t>
      </w:r>
      <w:r w:rsidRPr="00000214">
        <w:t xml:space="preserve">. Ottawa, Ontario, Canada. Report No. </w:t>
      </w:r>
    </w:p>
    <w:bookmarkEnd w:id="104"/>
    <w:p w:rsidR="00000214" w:rsidRPr="00000214" w:rsidRDefault="00000214" w:rsidP="00000214">
      <w:pPr>
        <w:pStyle w:val="EndNoteBibliography"/>
        <w:spacing w:after="0"/>
      </w:pPr>
    </w:p>
    <w:p w:rsidR="00000214" w:rsidRPr="00000214" w:rsidRDefault="00000214" w:rsidP="00000214">
      <w:pPr>
        <w:pStyle w:val="EndNoteBibliography"/>
      </w:pPr>
      <w:bookmarkStart w:id="105" w:name="_ENREF_58"/>
      <w:r w:rsidRPr="00000214">
        <w:t xml:space="preserve">Grenier, M., Labrecque, S., Garneau, M. and Tremblay, A. 2008. Object-based classification of a SPOT-4 image for mapping wetlands in the context of greenhouse gases emissions: the case of the Eastmain region, Québec, Canada. </w:t>
      </w:r>
      <w:r w:rsidRPr="00000214">
        <w:rPr>
          <w:i/>
        </w:rPr>
        <w:t>Canadian Journal of Remote Sensing</w:t>
      </w:r>
      <w:r w:rsidRPr="00000214">
        <w:t>, Vol. 34, No. 2, S398-S413.</w:t>
      </w:r>
    </w:p>
    <w:bookmarkEnd w:id="105"/>
    <w:p w:rsidR="00000214" w:rsidRPr="00000214" w:rsidRDefault="00000214" w:rsidP="00000214">
      <w:pPr>
        <w:pStyle w:val="EndNoteBibliography"/>
        <w:spacing w:after="0"/>
      </w:pPr>
    </w:p>
    <w:p w:rsidR="00000214" w:rsidRPr="00000214" w:rsidRDefault="00000214" w:rsidP="00000214">
      <w:pPr>
        <w:pStyle w:val="EndNoteBibliography"/>
      </w:pPr>
      <w:bookmarkStart w:id="106" w:name="_ENREF_59"/>
      <w:r w:rsidRPr="00000214">
        <w:lastRenderedPageBreak/>
        <w:t xml:space="preserve">Guo, M., Li, J., Sheng, C., Xu, J. and Wu, L. 2017. A Review of Wetland Remote Sensing. </w:t>
      </w:r>
      <w:r w:rsidRPr="00000214">
        <w:rPr>
          <w:i/>
        </w:rPr>
        <w:t>Sensors</w:t>
      </w:r>
      <w:r w:rsidRPr="00000214">
        <w:t>, Vol. 17, No. 4, 777.</w:t>
      </w:r>
    </w:p>
    <w:bookmarkEnd w:id="106"/>
    <w:p w:rsidR="00000214" w:rsidRPr="00000214" w:rsidRDefault="00000214" w:rsidP="00000214">
      <w:pPr>
        <w:pStyle w:val="EndNoteBibliography"/>
        <w:spacing w:after="0"/>
      </w:pPr>
    </w:p>
    <w:p w:rsidR="00000214" w:rsidRPr="00000214" w:rsidRDefault="00000214" w:rsidP="00000214">
      <w:pPr>
        <w:pStyle w:val="EndNoteBibliography"/>
      </w:pPr>
      <w:bookmarkStart w:id="107" w:name="_ENREF_60"/>
      <w:r w:rsidRPr="00000214">
        <w:t xml:space="preserve">Hajnsek, I., Pottier, E. and Cloude, S. R. 2003. Inversion of surface parameters from polarimetric SAR. </w:t>
      </w:r>
      <w:r w:rsidRPr="00000214">
        <w:rPr>
          <w:i/>
        </w:rPr>
        <w:t>IEEE Transactions on Geoscience and Remote Sensing</w:t>
      </w:r>
      <w:r w:rsidRPr="00000214">
        <w:t>, Vol. 41, No. 4, 727-744.</w:t>
      </w:r>
    </w:p>
    <w:bookmarkEnd w:id="107"/>
    <w:p w:rsidR="00000214" w:rsidRPr="00000214" w:rsidRDefault="00000214" w:rsidP="00000214">
      <w:pPr>
        <w:pStyle w:val="EndNoteBibliography"/>
        <w:spacing w:after="0"/>
      </w:pPr>
    </w:p>
    <w:p w:rsidR="00000214" w:rsidRPr="00000214" w:rsidRDefault="00000214" w:rsidP="00000214">
      <w:pPr>
        <w:pStyle w:val="EndNoteBibliography"/>
      </w:pPr>
      <w:bookmarkStart w:id="108" w:name="_ENREF_61"/>
      <w:r w:rsidRPr="00000214">
        <w:t xml:space="preserve">Hall, D. K. 1996. Remote sensing applications to hydrology; imaging radar. </w:t>
      </w:r>
      <w:r w:rsidRPr="00000214">
        <w:rPr>
          <w:i/>
        </w:rPr>
        <w:t>Hydrological Sciences Journal</w:t>
      </w:r>
      <w:r w:rsidRPr="00000214">
        <w:t>, Vol. 41, No. 4, 609-624.</w:t>
      </w:r>
    </w:p>
    <w:bookmarkEnd w:id="108"/>
    <w:p w:rsidR="00000214" w:rsidRPr="00000214" w:rsidRDefault="00000214" w:rsidP="00000214">
      <w:pPr>
        <w:pStyle w:val="EndNoteBibliography"/>
        <w:spacing w:after="0"/>
      </w:pPr>
    </w:p>
    <w:p w:rsidR="00000214" w:rsidRPr="00000214" w:rsidRDefault="00000214" w:rsidP="00000214">
      <w:pPr>
        <w:pStyle w:val="EndNoteBibliography"/>
      </w:pPr>
      <w:bookmarkStart w:id="109" w:name="_ENREF_62"/>
      <w:r w:rsidRPr="00000214">
        <w:t xml:space="preserve">Halsey, L., Vitt, D., Beilman, D., Crow, S., Mahelcic, S. and Wells, R. 2003. </w:t>
      </w:r>
      <w:r w:rsidRPr="00000214">
        <w:rPr>
          <w:i/>
        </w:rPr>
        <w:t>Alberta wetland inventory standards version 2.0</w:t>
      </w:r>
      <w:r w:rsidRPr="00000214">
        <w:t>. Alberta Sustainable Resource Development, Edmonton, Alberta, Canada.</w:t>
      </w:r>
    </w:p>
    <w:bookmarkEnd w:id="109"/>
    <w:p w:rsidR="00000214" w:rsidRPr="00000214" w:rsidRDefault="00000214" w:rsidP="00000214">
      <w:pPr>
        <w:pStyle w:val="EndNoteBibliography"/>
        <w:spacing w:after="0"/>
      </w:pPr>
    </w:p>
    <w:p w:rsidR="00000214" w:rsidRPr="00000214" w:rsidRDefault="00000214" w:rsidP="00000214">
      <w:pPr>
        <w:pStyle w:val="EndNoteBibliography"/>
      </w:pPr>
      <w:bookmarkStart w:id="110" w:name="_ENREF_63"/>
      <w:r w:rsidRPr="00000214">
        <w:t xml:space="preserve">Harding, D. J. and Carabajal, C. C. 2005. ICESat waveform measurements of within-footprint topographic relief and vegetation vertical structure. </w:t>
      </w:r>
      <w:r w:rsidRPr="00000214">
        <w:rPr>
          <w:i/>
        </w:rPr>
        <w:t>Geophysical Research Letters</w:t>
      </w:r>
      <w:r w:rsidRPr="00000214">
        <w:t>, Vol. 32, No. L21S10, 10.1029/2005GL023471.</w:t>
      </w:r>
    </w:p>
    <w:bookmarkEnd w:id="110"/>
    <w:p w:rsidR="00000214" w:rsidRPr="00000214" w:rsidRDefault="00000214" w:rsidP="00000214">
      <w:pPr>
        <w:pStyle w:val="EndNoteBibliography"/>
        <w:spacing w:after="0"/>
      </w:pPr>
    </w:p>
    <w:p w:rsidR="00000214" w:rsidRPr="00000214" w:rsidRDefault="00000214" w:rsidP="00000214">
      <w:pPr>
        <w:pStyle w:val="EndNoteBibliography"/>
      </w:pPr>
      <w:bookmarkStart w:id="111" w:name="_ENREF_64"/>
      <w:r w:rsidRPr="00000214">
        <w:t xml:space="preserve">Henderson, F. M. and Lewis, A. J. 2008. Radar detection of wetland ecosystems: a review. </w:t>
      </w:r>
      <w:r w:rsidRPr="00000214">
        <w:rPr>
          <w:i/>
        </w:rPr>
        <w:t>International Journal of Remote Sensing</w:t>
      </w:r>
      <w:r w:rsidRPr="00000214">
        <w:t>, Vol. 29, No. 20, 5809-5835.</w:t>
      </w:r>
    </w:p>
    <w:bookmarkEnd w:id="111"/>
    <w:p w:rsidR="00000214" w:rsidRPr="00000214" w:rsidRDefault="00000214" w:rsidP="00000214">
      <w:pPr>
        <w:pStyle w:val="EndNoteBibliography"/>
        <w:spacing w:after="0"/>
      </w:pPr>
    </w:p>
    <w:p w:rsidR="00000214" w:rsidRPr="00000214" w:rsidRDefault="00000214" w:rsidP="00000214">
      <w:pPr>
        <w:pStyle w:val="EndNoteBibliography"/>
      </w:pPr>
      <w:bookmarkStart w:id="112" w:name="_ENREF_65"/>
      <w:r w:rsidRPr="00000214">
        <w:t xml:space="preserve">Hess, L. L., Melack, J. M., Filoso, S. and Wang, Y. 1995. Delineation of inundated area and vegetation along the Amazon floodplain with the SIR-C synthetic aperture radar. </w:t>
      </w:r>
      <w:r w:rsidRPr="00000214">
        <w:rPr>
          <w:i/>
        </w:rPr>
        <w:t>IEEE Transactions on Geoscience and Remote Sensing</w:t>
      </w:r>
      <w:r w:rsidRPr="00000214">
        <w:t>, Vol. 33, No. 4, 896-904.</w:t>
      </w:r>
    </w:p>
    <w:bookmarkEnd w:id="112"/>
    <w:p w:rsidR="00000214" w:rsidRPr="00000214" w:rsidRDefault="00000214" w:rsidP="00000214">
      <w:pPr>
        <w:pStyle w:val="EndNoteBibliography"/>
        <w:spacing w:after="0"/>
      </w:pPr>
    </w:p>
    <w:p w:rsidR="00000214" w:rsidRPr="00000214" w:rsidRDefault="00000214" w:rsidP="00000214">
      <w:pPr>
        <w:pStyle w:val="EndNoteBibliography"/>
      </w:pPr>
      <w:bookmarkStart w:id="113" w:name="_ENREF_66"/>
      <w:r w:rsidRPr="00000214">
        <w:t xml:space="preserve">Hess, L. L., Melack, J. M. and Simonett, D. S. 1990. Radar detection of flooding beneath the forest canopy: a review. </w:t>
      </w:r>
      <w:r w:rsidRPr="00000214">
        <w:rPr>
          <w:i/>
        </w:rPr>
        <w:t>International Journal of Remote Sensing</w:t>
      </w:r>
      <w:r w:rsidRPr="00000214">
        <w:t>, Vol. 11, No. 7, 1313-1325.</w:t>
      </w:r>
    </w:p>
    <w:bookmarkEnd w:id="113"/>
    <w:p w:rsidR="00000214" w:rsidRPr="00000214" w:rsidRDefault="00000214" w:rsidP="00000214">
      <w:pPr>
        <w:pStyle w:val="EndNoteBibliography"/>
        <w:spacing w:after="0"/>
      </w:pPr>
    </w:p>
    <w:p w:rsidR="00000214" w:rsidRPr="00000214" w:rsidRDefault="00000214" w:rsidP="00000214">
      <w:pPr>
        <w:pStyle w:val="EndNoteBibliography"/>
      </w:pPr>
      <w:bookmarkStart w:id="114" w:name="_ENREF_67"/>
      <w:r w:rsidRPr="00000214">
        <w:t xml:space="preserve">Hirano, A., Madden, M. and Welch, R. 2003. Hyperspectral image data for mapping wetland vegetation. </w:t>
      </w:r>
      <w:r w:rsidRPr="00000214">
        <w:rPr>
          <w:i/>
        </w:rPr>
        <w:t>Wetlands</w:t>
      </w:r>
      <w:r w:rsidRPr="00000214">
        <w:t>, Vol. 23, No. 2, 436-448.</w:t>
      </w:r>
    </w:p>
    <w:bookmarkEnd w:id="114"/>
    <w:p w:rsidR="00000214" w:rsidRPr="00000214" w:rsidRDefault="00000214" w:rsidP="00000214">
      <w:pPr>
        <w:pStyle w:val="EndNoteBibliography"/>
        <w:spacing w:after="0"/>
      </w:pPr>
    </w:p>
    <w:p w:rsidR="00000214" w:rsidRPr="00000214" w:rsidRDefault="00000214" w:rsidP="00000214">
      <w:pPr>
        <w:pStyle w:val="EndNoteBibliography"/>
      </w:pPr>
      <w:bookmarkStart w:id="115" w:name="_ENREF_68"/>
      <w:r w:rsidRPr="00000214">
        <w:t xml:space="preserve">Hong, S.-H., Kim, H.-O., Wdowinski, S. and Feliciano, E. 2015. Evaluation of Polarimetric SAR Decomposition for Classifying Wetland Vegetation Types. </w:t>
      </w:r>
      <w:r w:rsidRPr="00000214">
        <w:rPr>
          <w:i/>
        </w:rPr>
        <w:t>Remote Sensing</w:t>
      </w:r>
      <w:r w:rsidRPr="00000214">
        <w:t>, Vol. 7, No. 7, 8563.</w:t>
      </w:r>
    </w:p>
    <w:bookmarkEnd w:id="115"/>
    <w:p w:rsidR="00000214" w:rsidRPr="00000214" w:rsidRDefault="00000214" w:rsidP="00000214">
      <w:pPr>
        <w:pStyle w:val="EndNoteBibliography"/>
        <w:spacing w:after="0"/>
      </w:pPr>
    </w:p>
    <w:p w:rsidR="00000214" w:rsidRPr="00000214" w:rsidRDefault="00000214" w:rsidP="00000214">
      <w:pPr>
        <w:pStyle w:val="EndNoteBibliography"/>
      </w:pPr>
      <w:bookmarkStart w:id="116" w:name="_ENREF_69"/>
      <w:r w:rsidRPr="00000214">
        <w:t xml:space="preserve">Hong, S.-H., Wdowinski, S., Kim, S.-W. and Won, J.-S. 2010a. Multi-temporal monitoring of wetland water levels in the Florida Everglades using interferometric synthetic aperture radar (InSAR). </w:t>
      </w:r>
      <w:r w:rsidRPr="00000214">
        <w:rPr>
          <w:i/>
        </w:rPr>
        <w:t>Remote Sensing of Environment</w:t>
      </w:r>
      <w:r w:rsidRPr="00000214">
        <w:t>, Vol. 114, No. 11, 2436-2447.</w:t>
      </w:r>
    </w:p>
    <w:bookmarkEnd w:id="116"/>
    <w:p w:rsidR="00000214" w:rsidRPr="00000214" w:rsidRDefault="00000214" w:rsidP="00000214">
      <w:pPr>
        <w:pStyle w:val="EndNoteBibliography"/>
        <w:spacing w:after="0"/>
      </w:pPr>
    </w:p>
    <w:p w:rsidR="00000214" w:rsidRPr="00000214" w:rsidRDefault="00000214" w:rsidP="00000214">
      <w:pPr>
        <w:pStyle w:val="EndNoteBibliography"/>
      </w:pPr>
      <w:bookmarkStart w:id="117" w:name="_ENREF_70"/>
      <w:r w:rsidRPr="00000214">
        <w:t xml:space="preserve">Hong, S. H., Wdowinski, S. and Kim, S. W. 2010b. Evaluation of TerraSAR-X Observations for Wetland InSAR Application. </w:t>
      </w:r>
      <w:r w:rsidRPr="00000214">
        <w:rPr>
          <w:i/>
        </w:rPr>
        <w:t>IEEE Transactions on Geoscience and Remote Sensing</w:t>
      </w:r>
      <w:r w:rsidRPr="00000214">
        <w:t>, Vol. 48, No. 2, 864-873.</w:t>
      </w:r>
    </w:p>
    <w:bookmarkEnd w:id="117"/>
    <w:p w:rsidR="00000214" w:rsidRPr="00000214" w:rsidRDefault="00000214" w:rsidP="00000214">
      <w:pPr>
        <w:pStyle w:val="EndNoteBibliography"/>
        <w:spacing w:after="0"/>
      </w:pPr>
    </w:p>
    <w:p w:rsidR="00000214" w:rsidRPr="00000214" w:rsidRDefault="00000214" w:rsidP="00000214">
      <w:pPr>
        <w:pStyle w:val="EndNoteBibliography"/>
      </w:pPr>
      <w:bookmarkStart w:id="118" w:name="_ENREF_71"/>
      <w:r w:rsidRPr="00000214">
        <w:t xml:space="preserve">Hood, G. A. and Bayley, S. E. 2008. Beaver (Castor canadensis) mitigate the effects of climate on the area of open water in boreal wetlands in western Canada. </w:t>
      </w:r>
      <w:r w:rsidRPr="00000214">
        <w:rPr>
          <w:i/>
        </w:rPr>
        <w:t>Biological Conservation</w:t>
      </w:r>
      <w:r w:rsidRPr="00000214">
        <w:t>, Vol. 141, No. 2, 556-567.</w:t>
      </w:r>
    </w:p>
    <w:bookmarkEnd w:id="118"/>
    <w:p w:rsidR="00000214" w:rsidRPr="00000214" w:rsidRDefault="00000214" w:rsidP="00000214">
      <w:pPr>
        <w:pStyle w:val="EndNoteBibliography"/>
        <w:spacing w:after="0"/>
      </w:pPr>
    </w:p>
    <w:p w:rsidR="00000214" w:rsidRPr="00000214" w:rsidRDefault="00000214" w:rsidP="00000214">
      <w:pPr>
        <w:pStyle w:val="EndNoteBibliography"/>
      </w:pPr>
      <w:bookmarkStart w:id="119" w:name="_ENREF_72"/>
      <w:r w:rsidRPr="00000214">
        <w:lastRenderedPageBreak/>
        <w:t xml:space="preserve">Hopkinson, C., Chasmer, L. E., Sass, G., Creed, I. F., Sitar, M., Kalbfleisch, W. and Treitz, P. 2005. Vegetation class dependent errors in lidar ground elevation and canopy height estimates in a boreal wetland environment. </w:t>
      </w:r>
      <w:r w:rsidRPr="00000214">
        <w:rPr>
          <w:i/>
        </w:rPr>
        <w:t>Canadian Journal of Remote Sensing</w:t>
      </w:r>
      <w:r w:rsidRPr="00000214">
        <w:t>, Vol. 31, No. 2, 191-206.</w:t>
      </w:r>
    </w:p>
    <w:bookmarkEnd w:id="119"/>
    <w:p w:rsidR="00000214" w:rsidRPr="00000214" w:rsidRDefault="00000214" w:rsidP="00000214">
      <w:pPr>
        <w:pStyle w:val="EndNoteBibliography"/>
        <w:spacing w:after="0"/>
      </w:pPr>
    </w:p>
    <w:p w:rsidR="00000214" w:rsidRPr="00000214" w:rsidRDefault="00000214" w:rsidP="00000214">
      <w:pPr>
        <w:pStyle w:val="EndNoteBibliography"/>
      </w:pPr>
      <w:bookmarkStart w:id="120" w:name="_ENREF_73"/>
      <w:r w:rsidRPr="00000214">
        <w:t xml:space="preserve">Horritt, M. S., Mason, D. C. and Luckman, A. J. 2001. Flood boundary delineation from Synthetic Aperture Radar imagery using a statistical active contour model. </w:t>
      </w:r>
      <w:r w:rsidRPr="00000214">
        <w:rPr>
          <w:i/>
        </w:rPr>
        <w:t>International Journal of Remote Sensing</w:t>
      </w:r>
      <w:r w:rsidRPr="00000214">
        <w:t>, Vol. 22, No. 13, 2489-2507.</w:t>
      </w:r>
    </w:p>
    <w:bookmarkEnd w:id="120"/>
    <w:p w:rsidR="00000214" w:rsidRPr="00000214" w:rsidRDefault="00000214" w:rsidP="00000214">
      <w:pPr>
        <w:pStyle w:val="EndNoteBibliography"/>
        <w:spacing w:after="0"/>
      </w:pPr>
    </w:p>
    <w:p w:rsidR="00000214" w:rsidRPr="00000214" w:rsidRDefault="00000214" w:rsidP="00000214">
      <w:pPr>
        <w:pStyle w:val="EndNoteBibliography"/>
      </w:pPr>
      <w:bookmarkStart w:id="121" w:name="_ENREF_74"/>
      <w:r w:rsidRPr="00000214">
        <w:t xml:space="preserve">Howard, J., Sutton-Grier, A., Herr, D., Kleypas, J., Landis, E., McLeod, E., Pidgeon, E. and Simpson, S. 2017. Clarifying the role of coastal and marine systems in climate mitigation. </w:t>
      </w:r>
      <w:r w:rsidRPr="00000214">
        <w:rPr>
          <w:i/>
        </w:rPr>
        <w:t>Frontiers in Ecology and the Environment</w:t>
      </w:r>
      <w:r w:rsidRPr="00000214">
        <w:t>, Vol. 15, No. 1, 42-50.</w:t>
      </w:r>
    </w:p>
    <w:bookmarkEnd w:id="121"/>
    <w:p w:rsidR="00000214" w:rsidRPr="00000214" w:rsidRDefault="00000214" w:rsidP="00000214">
      <w:pPr>
        <w:pStyle w:val="EndNoteBibliography"/>
        <w:spacing w:after="0"/>
      </w:pPr>
    </w:p>
    <w:p w:rsidR="00000214" w:rsidRPr="00000214" w:rsidRDefault="00000214" w:rsidP="00000214">
      <w:pPr>
        <w:pStyle w:val="EndNoteBibliography"/>
      </w:pPr>
      <w:bookmarkStart w:id="122" w:name="_ENREF_75"/>
      <w:r w:rsidRPr="00000214">
        <w:t xml:space="preserve">Hu, Y., Huang, J. and Du, Y., Han, P. Huang, W. 2015. Monitoring spatial and temporal dynamics of flood regimes and their relation to wetland landscape patterns in Dongting Lake from MODIS time-series imagery. </w:t>
      </w:r>
      <w:r w:rsidRPr="00000214">
        <w:rPr>
          <w:i/>
        </w:rPr>
        <w:t>Remote Sensing</w:t>
      </w:r>
      <w:r w:rsidRPr="00000214">
        <w:t>, Vol. 7, No. 1, 7494-7520.</w:t>
      </w:r>
    </w:p>
    <w:bookmarkEnd w:id="122"/>
    <w:p w:rsidR="00000214" w:rsidRPr="00000214" w:rsidRDefault="00000214" w:rsidP="00000214">
      <w:pPr>
        <w:pStyle w:val="EndNoteBibliography"/>
        <w:spacing w:after="0"/>
      </w:pPr>
    </w:p>
    <w:p w:rsidR="00000214" w:rsidRPr="00000214" w:rsidRDefault="00000214" w:rsidP="00000214">
      <w:pPr>
        <w:pStyle w:val="EndNoteBibliography"/>
      </w:pPr>
      <w:bookmarkStart w:id="123" w:name="_ENREF_76"/>
      <w:r w:rsidRPr="00000214">
        <w:t xml:space="preserve">Jin, H., Huang, C., Lang, M. W., Yeo, I.-Y. and Stehman, S. V. 2017. Monitoring of wetland inundation dynamics in the Delmarva Peninsula using Landsat time-series imagery from 1985 to 2011. </w:t>
      </w:r>
      <w:r w:rsidRPr="00000214">
        <w:rPr>
          <w:i/>
        </w:rPr>
        <w:t>Remote Sensing of Environment</w:t>
      </w:r>
      <w:r w:rsidRPr="00000214">
        <w:t>, Vol. 190, No. 26-41.</w:t>
      </w:r>
    </w:p>
    <w:bookmarkEnd w:id="123"/>
    <w:p w:rsidR="00000214" w:rsidRPr="00000214" w:rsidRDefault="00000214" w:rsidP="00000214">
      <w:pPr>
        <w:pStyle w:val="EndNoteBibliography"/>
        <w:spacing w:after="0"/>
      </w:pPr>
    </w:p>
    <w:p w:rsidR="00000214" w:rsidRPr="00000214" w:rsidRDefault="00000214" w:rsidP="00000214">
      <w:pPr>
        <w:pStyle w:val="EndNoteBibliography"/>
      </w:pPr>
      <w:bookmarkStart w:id="124" w:name="_ENREF_77"/>
      <w:r w:rsidRPr="00000214">
        <w:t xml:space="preserve">Johnson, R. R. and Higgins, K. F. 1997. </w:t>
      </w:r>
      <w:r w:rsidRPr="00000214">
        <w:rPr>
          <w:i/>
        </w:rPr>
        <w:t>Wetland Resources of Eastern South Dakota</w:t>
      </w:r>
      <w:r w:rsidRPr="00000214">
        <w:t>. Brookings: South Dakota State University, SD, USA.</w:t>
      </w:r>
    </w:p>
    <w:bookmarkEnd w:id="124"/>
    <w:p w:rsidR="00000214" w:rsidRPr="00000214" w:rsidRDefault="00000214" w:rsidP="00000214">
      <w:pPr>
        <w:pStyle w:val="EndNoteBibliography"/>
        <w:spacing w:after="0"/>
      </w:pPr>
    </w:p>
    <w:p w:rsidR="00000214" w:rsidRPr="00000214" w:rsidRDefault="00000214" w:rsidP="00000214">
      <w:pPr>
        <w:pStyle w:val="EndNoteBibliography"/>
      </w:pPr>
      <w:bookmarkStart w:id="125" w:name="_ENREF_78"/>
      <w:r w:rsidRPr="00000214">
        <w:t xml:space="preserve">Johnson, W., Boettcher, S., Poiani, K. and Guntenspergen, G. 2004. Influence of weather extremes on the water levels of glaciated prairie wetlands. </w:t>
      </w:r>
      <w:r w:rsidRPr="00000214">
        <w:rPr>
          <w:i/>
        </w:rPr>
        <w:t>Wetlands</w:t>
      </w:r>
      <w:r w:rsidRPr="00000214">
        <w:t>, Vol. 24, No. 2, 385-398.</w:t>
      </w:r>
    </w:p>
    <w:bookmarkEnd w:id="125"/>
    <w:p w:rsidR="00000214" w:rsidRPr="00000214" w:rsidRDefault="00000214" w:rsidP="00000214">
      <w:pPr>
        <w:pStyle w:val="EndNoteBibliography"/>
        <w:spacing w:after="0"/>
      </w:pPr>
    </w:p>
    <w:p w:rsidR="00000214" w:rsidRPr="00000214" w:rsidRDefault="00000214" w:rsidP="00000214">
      <w:pPr>
        <w:pStyle w:val="EndNoteBibliography"/>
      </w:pPr>
      <w:bookmarkStart w:id="126" w:name="_ENREF_79"/>
      <w:r w:rsidRPr="00000214">
        <w:t xml:space="preserve">Karvonen, J., Simila, M. and Makynen, M. 2005. Open water detection from Baltic Sea ice Radarsat-1 SAR imagery. </w:t>
      </w:r>
      <w:r w:rsidRPr="00000214">
        <w:rPr>
          <w:i/>
        </w:rPr>
        <w:t>IEEE Geoscience and Remote Sensing Letters</w:t>
      </w:r>
      <w:r w:rsidRPr="00000214">
        <w:t>, Vol. 2, No. 3, 275-279.</w:t>
      </w:r>
    </w:p>
    <w:bookmarkEnd w:id="126"/>
    <w:p w:rsidR="00000214" w:rsidRPr="00000214" w:rsidRDefault="00000214" w:rsidP="00000214">
      <w:pPr>
        <w:pStyle w:val="EndNoteBibliography"/>
        <w:spacing w:after="0"/>
      </w:pPr>
    </w:p>
    <w:p w:rsidR="00000214" w:rsidRPr="00000214" w:rsidRDefault="00000214" w:rsidP="00000214">
      <w:pPr>
        <w:pStyle w:val="EndNoteBibliography"/>
      </w:pPr>
      <w:bookmarkStart w:id="127" w:name="_ENREF_80"/>
      <w:r w:rsidRPr="00000214">
        <w:t xml:space="preserve">Kenkel, N. C. 1987. Trends and interrelationships in boreal wetland vegetation. </w:t>
      </w:r>
      <w:r w:rsidRPr="00000214">
        <w:rPr>
          <w:i/>
        </w:rPr>
        <w:t>Canadian Journal of Botany</w:t>
      </w:r>
      <w:r w:rsidRPr="00000214">
        <w:t>, Vol. 65, No. 1, 12-22.</w:t>
      </w:r>
    </w:p>
    <w:bookmarkEnd w:id="127"/>
    <w:p w:rsidR="00000214" w:rsidRPr="00000214" w:rsidRDefault="00000214" w:rsidP="00000214">
      <w:pPr>
        <w:pStyle w:val="EndNoteBibliography"/>
        <w:spacing w:after="0"/>
      </w:pPr>
    </w:p>
    <w:p w:rsidR="00000214" w:rsidRPr="00000214" w:rsidRDefault="00000214" w:rsidP="00000214">
      <w:pPr>
        <w:pStyle w:val="EndNoteBibliography"/>
      </w:pPr>
      <w:bookmarkStart w:id="128" w:name="_ENREF_81"/>
      <w:r w:rsidRPr="00000214">
        <w:t xml:space="preserve">Kim, J.-W., Lu, Z., Lee, H., Shum, C. K., Swarzenski, C. M., Doyle, T. W. and Baek, S.-H. 2009. Integrated analysis of PALSAR/Radarsat-1 InSAR and ENVISAT altimeter data for mapping of absolute water level changes in Louisiana wetlands. </w:t>
      </w:r>
      <w:r w:rsidRPr="00000214">
        <w:rPr>
          <w:i/>
        </w:rPr>
        <w:t>Remote Sensing of Environment</w:t>
      </w:r>
      <w:r w:rsidRPr="00000214">
        <w:t>, Vol. 113, No. 11, 2356-2365.</w:t>
      </w:r>
    </w:p>
    <w:bookmarkEnd w:id="128"/>
    <w:p w:rsidR="00000214" w:rsidRPr="00000214" w:rsidRDefault="00000214" w:rsidP="00000214">
      <w:pPr>
        <w:pStyle w:val="EndNoteBibliography"/>
        <w:spacing w:after="0"/>
      </w:pPr>
    </w:p>
    <w:p w:rsidR="00000214" w:rsidRPr="00000214" w:rsidRDefault="00000214" w:rsidP="00000214">
      <w:pPr>
        <w:pStyle w:val="EndNoteBibliography"/>
      </w:pPr>
      <w:bookmarkStart w:id="129" w:name="_ENREF_82"/>
      <w:r w:rsidRPr="00000214">
        <w:t xml:space="preserve">Kim, S. W., Wdowinski, S., Amelung, F., Dixon, T. H. and Won, J. S. 2013. Interferometric Coherence Analysis of the Everglades Wetlands, South Florida. </w:t>
      </w:r>
      <w:r w:rsidRPr="00000214">
        <w:rPr>
          <w:i/>
        </w:rPr>
        <w:t>IEEE Transactions on Geoscience and Remote Sensing</w:t>
      </w:r>
      <w:r w:rsidRPr="00000214">
        <w:t>, Vol. 51, No. 12, 5210-5224.</w:t>
      </w:r>
    </w:p>
    <w:bookmarkEnd w:id="129"/>
    <w:p w:rsidR="00000214" w:rsidRPr="00000214" w:rsidRDefault="00000214" w:rsidP="00000214">
      <w:pPr>
        <w:pStyle w:val="EndNoteBibliography"/>
        <w:spacing w:after="0"/>
      </w:pPr>
    </w:p>
    <w:p w:rsidR="00000214" w:rsidRPr="00000214" w:rsidRDefault="00000214" w:rsidP="00000214">
      <w:pPr>
        <w:pStyle w:val="EndNoteBibliography"/>
      </w:pPr>
      <w:bookmarkStart w:id="130" w:name="_ENREF_83"/>
      <w:r w:rsidRPr="00000214">
        <w:t xml:space="preserve">Klein, R. J. T., Schipper, E. L. F. and Dessai, S. 2005. Integrating mitigation and adaptation into climate and development policy: three research questions. </w:t>
      </w:r>
      <w:r w:rsidRPr="00000214">
        <w:rPr>
          <w:i/>
        </w:rPr>
        <w:t>Environmental Science &amp; Policy</w:t>
      </w:r>
      <w:r w:rsidRPr="00000214">
        <w:t>, Vol. 8, No. 6, 579-588.</w:t>
      </w:r>
    </w:p>
    <w:bookmarkEnd w:id="130"/>
    <w:p w:rsidR="00000214" w:rsidRPr="00000214" w:rsidRDefault="00000214" w:rsidP="00000214">
      <w:pPr>
        <w:pStyle w:val="EndNoteBibliography"/>
        <w:spacing w:after="0"/>
      </w:pPr>
    </w:p>
    <w:p w:rsidR="00000214" w:rsidRPr="00000214" w:rsidRDefault="00000214" w:rsidP="00000214">
      <w:pPr>
        <w:pStyle w:val="EndNoteBibliography"/>
      </w:pPr>
      <w:bookmarkStart w:id="131" w:name="_ENREF_84"/>
      <w:r w:rsidRPr="00000214">
        <w:t xml:space="preserve">Klemas, V. 2013a. Remote Sensing of Coastal Wetland Biomass: An Overview. </w:t>
      </w:r>
      <w:r w:rsidRPr="00000214">
        <w:rPr>
          <w:i/>
        </w:rPr>
        <w:t>Journal of Coastal Research</w:t>
      </w:r>
      <w:r w:rsidRPr="00000214">
        <w:t>, Vol. No. 1016-1028.</w:t>
      </w:r>
    </w:p>
    <w:bookmarkEnd w:id="131"/>
    <w:p w:rsidR="00000214" w:rsidRPr="00000214" w:rsidRDefault="00000214" w:rsidP="00000214">
      <w:pPr>
        <w:pStyle w:val="EndNoteBibliography"/>
        <w:spacing w:after="0"/>
      </w:pPr>
    </w:p>
    <w:p w:rsidR="00000214" w:rsidRPr="00000214" w:rsidRDefault="00000214" w:rsidP="00000214">
      <w:pPr>
        <w:pStyle w:val="EndNoteBibliography"/>
      </w:pPr>
      <w:bookmarkStart w:id="132" w:name="_ENREF_85"/>
      <w:r w:rsidRPr="00000214">
        <w:t xml:space="preserve">Klemas, V. 2013b. Remote sensing of emergent and submerged wetlands: an overview. </w:t>
      </w:r>
      <w:r w:rsidRPr="00000214">
        <w:rPr>
          <w:i/>
        </w:rPr>
        <w:t>International Journal of Remote Sensing</w:t>
      </w:r>
      <w:r w:rsidRPr="00000214">
        <w:t>, Vol. 34, No. 18, 6286-6320.</w:t>
      </w:r>
    </w:p>
    <w:bookmarkEnd w:id="132"/>
    <w:p w:rsidR="00000214" w:rsidRPr="00000214" w:rsidRDefault="00000214" w:rsidP="00000214">
      <w:pPr>
        <w:pStyle w:val="EndNoteBibliography"/>
        <w:spacing w:after="0"/>
      </w:pPr>
    </w:p>
    <w:p w:rsidR="00000214" w:rsidRPr="00000214" w:rsidRDefault="00000214" w:rsidP="00000214">
      <w:pPr>
        <w:pStyle w:val="EndNoteBibliography"/>
      </w:pPr>
      <w:bookmarkStart w:id="133" w:name="_ENREF_86"/>
      <w:r w:rsidRPr="00000214">
        <w:t xml:space="preserve">Krieger, G., Moreira, A., Fiedler, H., Hajnsek, I., Werner, M., Younis, M. and Zink, M. 2007. TanDEM-X: A Satellite Formation for High-Resolution SAR Interferometry. </w:t>
      </w:r>
      <w:r w:rsidRPr="00000214">
        <w:rPr>
          <w:i/>
        </w:rPr>
        <w:t>IEEE Transactions on Geoscience and Remote Sensing</w:t>
      </w:r>
      <w:r w:rsidRPr="00000214">
        <w:t>, Vol. 45, No. 11, 3317-3341.</w:t>
      </w:r>
    </w:p>
    <w:bookmarkEnd w:id="133"/>
    <w:p w:rsidR="00000214" w:rsidRPr="00000214" w:rsidRDefault="00000214" w:rsidP="00000214">
      <w:pPr>
        <w:pStyle w:val="EndNoteBibliography"/>
        <w:spacing w:after="0"/>
      </w:pPr>
    </w:p>
    <w:p w:rsidR="00000214" w:rsidRPr="00000214" w:rsidRDefault="00000214" w:rsidP="00000214">
      <w:pPr>
        <w:pStyle w:val="EndNoteBibliography"/>
      </w:pPr>
      <w:bookmarkStart w:id="134" w:name="_ENREF_87"/>
      <w:r w:rsidRPr="00000214">
        <w:t xml:space="preserve">Kuang, G., He, Z. and Li, J. 2011. Detecting Water Bodies on RADARSAT Imagery. </w:t>
      </w:r>
      <w:r w:rsidRPr="00000214">
        <w:rPr>
          <w:i/>
        </w:rPr>
        <w:t>GEOMATICA</w:t>
      </w:r>
      <w:r w:rsidRPr="00000214">
        <w:t>, Vol. 65, No. 1, 15-25.</w:t>
      </w:r>
    </w:p>
    <w:bookmarkEnd w:id="134"/>
    <w:p w:rsidR="00000214" w:rsidRPr="00000214" w:rsidRDefault="00000214" w:rsidP="00000214">
      <w:pPr>
        <w:pStyle w:val="EndNoteBibliography"/>
        <w:spacing w:after="0"/>
      </w:pPr>
    </w:p>
    <w:p w:rsidR="00000214" w:rsidRPr="00000214" w:rsidRDefault="00000214" w:rsidP="00000214">
      <w:pPr>
        <w:pStyle w:val="EndNoteBibliography"/>
      </w:pPr>
      <w:bookmarkStart w:id="135" w:name="_ENREF_88"/>
      <w:r w:rsidRPr="00000214">
        <w:t xml:space="preserve">Kuenzer, C., Guo, H., Huth, J., Leinenkugel, P., Li, X. and Dech, S. 2013. Flood Mapping and Flood Dynamics of the Mekong Delta: ENVISAT-ASAR-WSM Based Time Series Analyses. </w:t>
      </w:r>
      <w:r w:rsidRPr="00000214">
        <w:rPr>
          <w:i/>
        </w:rPr>
        <w:t>Remote Sensing</w:t>
      </w:r>
      <w:r w:rsidRPr="00000214">
        <w:t>, Vol. 5, No. 2, 687.</w:t>
      </w:r>
    </w:p>
    <w:bookmarkEnd w:id="135"/>
    <w:p w:rsidR="00000214" w:rsidRPr="00000214" w:rsidRDefault="00000214" w:rsidP="00000214">
      <w:pPr>
        <w:pStyle w:val="EndNoteBibliography"/>
        <w:spacing w:after="0"/>
      </w:pPr>
    </w:p>
    <w:p w:rsidR="00000214" w:rsidRPr="00000214" w:rsidRDefault="00000214" w:rsidP="00000214">
      <w:pPr>
        <w:pStyle w:val="EndNoteBibliography"/>
      </w:pPr>
      <w:bookmarkStart w:id="136" w:name="_ENREF_89"/>
      <w:r w:rsidRPr="00000214">
        <w:t xml:space="preserve">Laba, M., Downs, R., Smith, S., Welsh, S., Neider, C., White, S., Richmond, M., Philpot, W. and Baveye, P. 2008. Mapping invasive wetland plants in the Hudson River National Estuarine Research Reserve using quickbird satellite imagery. </w:t>
      </w:r>
      <w:r w:rsidRPr="00000214">
        <w:rPr>
          <w:i/>
        </w:rPr>
        <w:t>Remote Sensing of Environment</w:t>
      </w:r>
      <w:r w:rsidRPr="00000214">
        <w:t>, Vol. 112, No. 1, 286-300.</w:t>
      </w:r>
    </w:p>
    <w:bookmarkEnd w:id="136"/>
    <w:p w:rsidR="00000214" w:rsidRPr="00000214" w:rsidRDefault="00000214" w:rsidP="00000214">
      <w:pPr>
        <w:pStyle w:val="EndNoteBibliography"/>
        <w:spacing w:after="0"/>
      </w:pPr>
    </w:p>
    <w:p w:rsidR="00000214" w:rsidRPr="00000214" w:rsidRDefault="00000214" w:rsidP="00000214">
      <w:pPr>
        <w:pStyle w:val="EndNoteBibliography"/>
      </w:pPr>
      <w:bookmarkStart w:id="137" w:name="_ENREF_90"/>
      <w:r w:rsidRPr="00000214">
        <w:t xml:space="preserve">Lang, M., McCarty, G., Oesterling, R. and Yeo, I.-Y. 2013. Topographic Metrics for Improved Mapping of Forested Wetlands. </w:t>
      </w:r>
      <w:r w:rsidRPr="00000214">
        <w:rPr>
          <w:i/>
        </w:rPr>
        <w:t>Wetlands</w:t>
      </w:r>
      <w:r w:rsidRPr="00000214">
        <w:t>, Vol. 33, No. 1, 141-155.</w:t>
      </w:r>
    </w:p>
    <w:bookmarkEnd w:id="137"/>
    <w:p w:rsidR="00000214" w:rsidRPr="00000214" w:rsidRDefault="00000214" w:rsidP="00000214">
      <w:pPr>
        <w:pStyle w:val="EndNoteBibliography"/>
        <w:spacing w:after="0"/>
      </w:pPr>
    </w:p>
    <w:p w:rsidR="00000214" w:rsidRPr="00000214" w:rsidRDefault="00000214" w:rsidP="00000214">
      <w:pPr>
        <w:pStyle w:val="EndNoteBibliography"/>
      </w:pPr>
      <w:bookmarkStart w:id="138" w:name="_ENREF_91"/>
      <w:r w:rsidRPr="00000214">
        <w:t xml:space="preserve">Lang, M. W., Kasischke, E. S., Prince, S. D. and Pittman, K. W. 2008a. Assessment of C-band synthetic aperture radar data for mapping and monitoring Coastal Plain forested wetlands in the Mid-Atlantic Region, U.S.A. </w:t>
      </w:r>
      <w:r w:rsidRPr="00000214">
        <w:rPr>
          <w:i/>
        </w:rPr>
        <w:t>Remote Sensing of Environment</w:t>
      </w:r>
      <w:r w:rsidRPr="00000214">
        <w:t>, Vol. 112, No. 11, 4120-4130.</w:t>
      </w:r>
    </w:p>
    <w:bookmarkEnd w:id="138"/>
    <w:p w:rsidR="00000214" w:rsidRPr="00000214" w:rsidRDefault="00000214" w:rsidP="00000214">
      <w:pPr>
        <w:pStyle w:val="EndNoteBibliography"/>
        <w:spacing w:after="0"/>
      </w:pPr>
    </w:p>
    <w:p w:rsidR="00000214" w:rsidRPr="00000214" w:rsidRDefault="00000214" w:rsidP="00000214">
      <w:pPr>
        <w:pStyle w:val="EndNoteBibliography"/>
      </w:pPr>
      <w:bookmarkStart w:id="139" w:name="_ENREF_92"/>
      <w:r w:rsidRPr="00000214">
        <w:t xml:space="preserve">Lang, M. W. and McCarty, G. W. 2008b. Remote Sensing Data for Regional Wetland Mapping in the United States: Trends and Future. In </w:t>
      </w:r>
      <w:r w:rsidRPr="00000214">
        <w:rPr>
          <w:i/>
        </w:rPr>
        <w:t>Wetlands: Ecology, Conservation and Restoration</w:t>
      </w:r>
      <w:r w:rsidRPr="00000214">
        <w:t>. Edited by Nova Science Publishers Inc., Hauppauge, NY, USA,</w:t>
      </w:r>
      <w:r w:rsidRPr="00000214">
        <w:rPr>
          <w:b/>
        </w:rPr>
        <w:t xml:space="preserve"> </w:t>
      </w:r>
      <w:r w:rsidRPr="00000214">
        <w:t>1-40.</w:t>
      </w:r>
    </w:p>
    <w:bookmarkEnd w:id="139"/>
    <w:p w:rsidR="00000214" w:rsidRPr="00000214" w:rsidRDefault="00000214" w:rsidP="00000214">
      <w:pPr>
        <w:pStyle w:val="EndNoteBibliography"/>
        <w:spacing w:after="0"/>
      </w:pPr>
    </w:p>
    <w:p w:rsidR="00000214" w:rsidRPr="00000214" w:rsidRDefault="00000214" w:rsidP="00000214">
      <w:pPr>
        <w:pStyle w:val="EndNoteBibliography"/>
      </w:pPr>
      <w:bookmarkStart w:id="140" w:name="_ENREF_93"/>
      <w:r w:rsidRPr="00000214">
        <w:t xml:space="preserve">Lang, M. W. and McCarty, G. W. 2009. Lidar intensity for improved detection of inundation below the forest canopy. </w:t>
      </w:r>
      <w:r w:rsidRPr="00000214">
        <w:rPr>
          <w:i/>
        </w:rPr>
        <w:t>Wetlands</w:t>
      </w:r>
      <w:r w:rsidRPr="00000214">
        <w:t>, Vol. 29, No. 4, 1166-1178.</w:t>
      </w:r>
    </w:p>
    <w:bookmarkEnd w:id="140"/>
    <w:p w:rsidR="00000214" w:rsidRPr="00000214" w:rsidRDefault="00000214" w:rsidP="00000214">
      <w:pPr>
        <w:pStyle w:val="EndNoteBibliography"/>
        <w:spacing w:after="0"/>
      </w:pPr>
    </w:p>
    <w:p w:rsidR="00000214" w:rsidRPr="00000214" w:rsidRDefault="00000214" w:rsidP="00000214">
      <w:pPr>
        <w:pStyle w:val="EndNoteBibliography"/>
      </w:pPr>
      <w:bookmarkStart w:id="141" w:name="_ENREF_94"/>
      <w:r w:rsidRPr="00000214">
        <w:t xml:space="preserve">Langlois, M. N., Richardson, M. C. and Price, J. S. 2017. Delineation of peatland lagg boundaries from airborne LiDAR. </w:t>
      </w:r>
      <w:r w:rsidRPr="00000214">
        <w:rPr>
          <w:i/>
        </w:rPr>
        <w:t>Journal of Geophysical Research: Biogeosciences</w:t>
      </w:r>
      <w:r w:rsidRPr="00000214">
        <w:t xml:space="preserve">, Vol. No. </w:t>
      </w:r>
    </w:p>
    <w:bookmarkEnd w:id="141"/>
    <w:p w:rsidR="00000214" w:rsidRPr="00000214" w:rsidRDefault="00000214" w:rsidP="00000214">
      <w:pPr>
        <w:pStyle w:val="EndNoteBibliography"/>
        <w:spacing w:after="0"/>
      </w:pPr>
    </w:p>
    <w:p w:rsidR="00000214" w:rsidRPr="00000214" w:rsidRDefault="00000214" w:rsidP="00000214">
      <w:pPr>
        <w:pStyle w:val="EndNoteBibliography"/>
      </w:pPr>
      <w:bookmarkStart w:id="142" w:name="_ENREF_95"/>
      <w:r w:rsidRPr="00000214">
        <w:t xml:space="preserve">Lefsky, M. A., Cohen, W. B., Parker, G. G. and Harding, D. J. 2002. Lidar remote sensing for ecosystem studies. </w:t>
      </w:r>
      <w:r w:rsidRPr="00000214">
        <w:rPr>
          <w:i/>
        </w:rPr>
        <w:t>Bioscience</w:t>
      </w:r>
      <w:r w:rsidRPr="00000214">
        <w:t>, Vol. 52, No. 1, 19-30.</w:t>
      </w:r>
    </w:p>
    <w:bookmarkEnd w:id="142"/>
    <w:p w:rsidR="00000214" w:rsidRPr="00000214" w:rsidRDefault="00000214" w:rsidP="00000214">
      <w:pPr>
        <w:pStyle w:val="EndNoteBibliography"/>
        <w:spacing w:after="0"/>
      </w:pPr>
    </w:p>
    <w:p w:rsidR="00000214" w:rsidRPr="00000214" w:rsidRDefault="00000214" w:rsidP="00000214">
      <w:pPr>
        <w:pStyle w:val="EndNoteBibliography"/>
      </w:pPr>
      <w:bookmarkStart w:id="143" w:name="_ENREF_96"/>
      <w:r w:rsidRPr="00000214">
        <w:lastRenderedPageBreak/>
        <w:t xml:space="preserve">Li, J. and Chen, W. 2005. A rule-based method for mapping Canada's wetlands using optical, radar and DEM data. </w:t>
      </w:r>
      <w:r w:rsidRPr="00000214">
        <w:rPr>
          <w:i/>
        </w:rPr>
        <w:t>International Journal of Remote Sensing</w:t>
      </w:r>
      <w:r w:rsidRPr="00000214">
        <w:t>, Vol. 26, No. 22, 5051-5069.</w:t>
      </w:r>
    </w:p>
    <w:bookmarkEnd w:id="143"/>
    <w:p w:rsidR="00000214" w:rsidRPr="00000214" w:rsidRDefault="00000214" w:rsidP="00000214">
      <w:pPr>
        <w:pStyle w:val="EndNoteBibliography"/>
        <w:spacing w:after="0"/>
      </w:pPr>
    </w:p>
    <w:p w:rsidR="00000214" w:rsidRPr="00000214" w:rsidRDefault="00000214" w:rsidP="00000214">
      <w:pPr>
        <w:pStyle w:val="EndNoteBibliography"/>
      </w:pPr>
      <w:bookmarkStart w:id="144" w:name="_ENREF_97"/>
      <w:r w:rsidRPr="00000214">
        <w:t xml:space="preserve">Locky, D., Bayley, S. and Vitt, D. 2005. The vegetational ecology of black spruce swamps, fens and bogs in southern boreal Manitoba, Canada. </w:t>
      </w:r>
      <w:r w:rsidRPr="00000214">
        <w:rPr>
          <w:i/>
        </w:rPr>
        <w:t>Wetlands</w:t>
      </w:r>
      <w:r w:rsidRPr="00000214">
        <w:t>, Vol. 25, No. 3, 564-582.</w:t>
      </w:r>
    </w:p>
    <w:bookmarkEnd w:id="144"/>
    <w:p w:rsidR="00000214" w:rsidRPr="00000214" w:rsidRDefault="00000214" w:rsidP="00000214">
      <w:pPr>
        <w:pStyle w:val="EndNoteBibliography"/>
        <w:spacing w:after="0"/>
      </w:pPr>
    </w:p>
    <w:p w:rsidR="00000214" w:rsidRPr="00000214" w:rsidRDefault="00000214" w:rsidP="00000214">
      <w:pPr>
        <w:pStyle w:val="EndNoteBibliography"/>
      </w:pPr>
      <w:bookmarkStart w:id="145" w:name="_ENREF_98"/>
      <w:r w:rsidRPr="00000214">
        <w:t xml:space="preserve">Lopez-Sanchez, J. M., Ballester-Berman, J. D. and Hajnsek, I. 2011. First Results of Rice Monitoring Practices in Spain by Means of Time Series of TerraSAR-X Dual-Pol Images. </w:t>
      </w:r>
      <w:r w:rsidRPr="00000214">
        <w:rPr>
          <w:i/>
        </w:rPr>
        <w:t>IEEE Journal of Selected Topics in Applied Earth Observations and Remote Sensing</w:t>
      </w:r>
      <w:r w:rsidRPr="00000214">
        <w:t>, Vol. 4, No. 2, 412-422.</w:t>
      </w:r>
    </w:p>
    <w:bookmarkEnd w:id="145"/>
    <w:p w:rsidR="00000214" w:rsidRPr="00000214" w:rsidRDefault="00000214" w:rsidP="00000214">
      <w:pPr>
        <w:pStyle w:val="EndNoteBibliography"/>
        <w:spacing w:after="0"/>
      </w:pPr>
    </w:p>
    <w:p w:rsidR="00000214" w:rsidRPr="00000214" w:rsidRDefault="00000214" w:rsidP="00000214">
      <w:pPr>
        <w:pStyle w:val="EndNoteBibliography"/>
      </w:pPr>
      <w:bookmarkStart w:id="146" w:name="_ENREF_99"/>
      <w:r w:rsidRPr="00000214">
        <w:t xml:space="preserve">Los, S. O., Rosette, J. A. B., Kljun, N., North, P. R. J., Chasmer, L., Suarez, J. C., Hopkinson, C., Hill, R. A., van Gorsel, E., Mahoney, C. and Berni, J. A. J. 2012. Vegetation height and cover fraction between 60° S and 60° N from ICESat GLAS data. </w:t>
      </w:r>
      <w:r w:rsidRPr="00000214">
        <w:rPr>
          <w:i/>
        </w:rPr>
        <w:t>Geoscientific Model Development</w:t>
      </w:r>
      <w:r w:rsidRPr="00000214">
        <w:t>, Vol. 5, No. 2, 413-432.</w:t>
      </w:r>
    </w:p>
    <w:bookmarkEnd w:id="146"/>
    <w:p w:rsidR="00000214" w:rsidRPr="00000214" w:rsidRDefault="00000214" w:rsidP="00000214">
      <w:pPr>
        <w:pStyle w:val="EndNoteBibliography"/>
        <w:spacing w:after="0"/>
      </w:pPr>
    </w:p>
    <w:p w:rsidR="00000214" w:rsidRPr="00000214" w:rsidRDefault="00000214" w:rsidP="00000214">
      <w:pPr>
        <w:pStyle w:val="EndNoteBibliography"/>
      </w:pPr>
      <w:bookmarkStart w:id="147" w:name="_ENREF_100"/>
      <w:r w:rsidRPr="00000214">
        <w:t xml:space="preserve">Lu, Z. and Kwoun, O. i. 2008. Radarsat-1 and ERS InSAR Analysis Over Southeastern Coastal Louisiana: Implications for Mapping Water-Level Changes Beneath Swamp Forests. </w:t>
      </w:r>
      <w:r w:rsidRPr="00000214">
        <w:rPr>
          <w:i/>
        </w:rPr>
        <w:t>IEEE Transactions on Geoscience and Remote Sensing</w:t>
      </w:r>
      <w:r w:rsidRPr="00000214">
        <w:t>, Vol. 46, No. 8, 2167-2184.</w:t>
      </w:r>
    </w:p>
    <w:bookmarkEnd w:id="147"/>
    <w:p w:rsidR="00000214" w:rsidRPr="00000214" w:rsidRDefault="00000214" w:rsidP="00000214">
      <w:pPr>
        <w:pStyle w:val="EndNoteBibliography"/>
        <w:spacing w:after="0"/>
      </w:pPr>
    </w:p>
    <w:p w:rsidR="00000214" w:rsidRPr="00000214" w:rsidRDefault="00000214" w:rsidP="00000214">
      <w:pPr>
        <w:pStyle w:val="EndNoteBibliography"/>
      </w:pPr>
      <w:bookmarkStart w:id="148" w:name="_ENREF_101"/>
      <w:r w:rsidRPr="00000214">
        <w:t xml:space="preserve">Lucas, R. M., Mitchell, A. L., Rosenqvist, A., Proisy, C., Melius, A. and Ticehurst, C. 2007. The potential of L-band SAR for quantifying mangrove characteristics and change: case studies from the tropics. </w:t>
      </w:r>
      <w:r w:rsidRPr="00000214">
        <w:rPr>
          <w:i/>
        </w:rPr>
        <w:t>Aquatic Conservation: Marine and Freshwater Ecosystems</w:t>
      </w:r>
      <w:r w:rsidRPr="00000214">
        <w:t>, Vol. 17, No. 3, 245-264.</w:t>
      </w:r>
    </w:p>
    <w:bookmarkEnd w:id="148"/>
    <w:p w:rsidR="00000214" w:rsidRPr="00000214" w:rsidRDefault="00000214" w:rsidP="00000214">
      <w:pPr>
        <w:pStyle w:val="EndNoteBibliography"/>
        <w:spacing w:after="0"/>
      </w:pPr>
    </w:p>
    <w:p w:rsidR="00000214" w:rsidRPr="00000214" w:rsidRDefault="00000214" w:rsidP="00000214">
      <w:pPr>
        <w:pStyle w:val="EndNoteBibliography"/>
      </w:pPr>
      <w:bookmarkStart w:id="149" w:name="_ENREF_102"/>
      <w:r w:rsidRPr="00000214">
        <w:t xml:space="preserve">Madsen, S. N. and Zebker, H. A. 1998. Imaging Radar Interferomtry. In </w:t>
      </w:r>
      <w:r w:rsidRPr="00000214">
        <w:rPr>
          <w:i/>
        </w:rPr>
        <w:t>Principles and Applications of Imaging Radar, Manual of Remote Sensing, Third Edition, Volume 2</w:t>
      </w:r>
      <w:r w:rsidRPr="00000214">
        <w:t>. Edited by F. M. Henderson and A. J. Lewis. John Wiley &amp; Sons, Inc., Toronto, Ontario, Canada,</w:t>
      </w:r>
      <w:r w:rsidRPr="00000214">
        <w:rPr>
          <w:b/>
        </w:rPr>
        <w:t xml:space="preserve"> </w:t>
      </w:r>
      <w:r w:rsidRPr="00000214">
        <w:t>359-380.</w:t>
      </w:r>
    </w:p>
    <w:bookmarkEnd w:id="149"/>
    <w:p w:rsidR="00000214" w:rsidRPr="00000214" w:rsidRDefault="00000214" w:rsidP="00000214">
      <w:pPr>
        <w:pStyle w:val="EndNoteBibliography"/>
        <w:spacing w:after="0"/>
      </w:pPr>
    </w:p>
    <w:p w:rsidR="00000214" w:rsidRPr="00000214" w:rsidRDefault="00000214" w:rsidP="00000214">
      <w:pPr>
        <w:pStyle w:val="EndNoteBibliography"/>
      </w:pPr>
      <w:bookmarkStart w:id="150" w:name="_ENREF_103"/>
      <w:r w:rsidRPr="00000214">
        <w:t xml:space="preserve">Mahdavi, S., Salehi, B., Amani, M., Granger, J. E., Brisco, B., Huang, W. and Hanson, A. 2017. Object-Based Classification of Wetlands in Newfoundland and Labrador Using Multi-Temporal PolSAR Data. </w:t>
      </w:r>
      <w:r w:rsidRPr="00000214">
        <w:rPr>
          <w:i/>
        </w:rPr>
        <w:t>Canadian Journal of Remote Sensing</w:t>
      </w:r>
      <w:r w:rsidRPr="00000214">
        <w:t>, Vol. No. 1-19.</w:t>
      </w:r>
    </w:p>
    <w:bookmarkEnd w:id="150"/>
    <w:p w:rsidR="00000214" w:rsidRPr="00000214" w:rsidRDefault="00000214" w:rsidP="00000214">
      <w:pPr>
        <w:pStyle w:val="EndNoteBibliography"/>
        <w:spacing w:after="0"/>
      </w:pPr>
    </w:p>
    <w:p w:rsidR="00000214" w:rsidRPr="00000214" w:rsidRDefault="00000214" w:rsidP="00000214">
      <w:pPr>
        <w:pStyle w:val="EndNoteBibliography"/>
      </w:pPr>
      <w:bookmarkStart w:id="151" w:name="_ENREF_104"/>
      <w:r w:rsidRPr="00000214">
        <w:t xml:space="preserve">Mahdianpari, M., Salehi, B., Mohammadimanesh, F. and Motagh, M. 2017. Random forest wetland classification using ALOS-2 L-band, RADARSAT-2 C-band, and TerraSAR-X imagery. </w:t>
      </w:r>
      <w:r w:rsidRPr="00000214">
        <w:rPr>
          <w:i/>
        </w:rPr>
        <w:t>ISPRS Journal of Photogrammetry and Remote Sensing</w:t>
      </w:r>
      <w:r w:rsidRPr="00000214">
        <w:t>, Vol. 130, No. 13-31.</w:t>
      </w:r>
    </w:p>
    <w:bookmarkEnd w:id="151"/>
    <w:p w:rsidR="00000214" w:rsidRPr="00000214" w:rsidRDefault="00000214" w:rsidP="00000214">
      <w:pPr>
        <w:pStyle w:val="EndNoteBibliography"/>
        <w:spacing w:after="0"/>
      </w:pPr>
    </w:p>
    <w:p w:rsidR="00000214" w:rsidRPr="00000214" w:rsidRDefault="00000214" w:rsidP="00000214">
      <w:pPr>
        <w:pStyle w:val="EndNoteBibliography"/>
      </w:pPr>
      <w:bookmarkStart w:id="152" w:name="_ENREF_105"/>
      <w:r w:rsidRPr="00000214">
        <w:t xml:space="preserve">Mahoney, C. and Hopkinson, C. 2017. Continental estimates of canopy gap fraction by active remote sensing. </w:t>
      </w:r>
      <w:r w:rsidRPr="00000214">
        <w:rPr>
          <w:i/>
        </w:rPr>
        <w:t>Canadian Journal of Remote Sensing</w:t>
      </w:r>
      <w:r w:rsidRPr="00000214">
        <w:t>, Vol. 43, No. 1-15.</w:t>
      </w:r>
    </w:p>
    <w:bookmarkEnd w:id="152"/>
    <w:p w:rsidR="00000214" w:rsidRPr="00000214" w:rsidRDefault="00000214" w:rsidP="00000214">
      <w:pPr>
        <w:pStyle w:val="EndNoteBibliography"/>
        <w:spacing w:after="0"/>
      </w:pPr>
    </w:p>
    <w:p w:rsidR="00000214" w:rsidRPr="00000214" w:rsidRDefault="00000214" w:rsidP="00000214">
      <w:pPr>
        <w:pStyle w:val="EndNoteBibliography"/>
      </w:pPr>
      <w:bookmarkStart w:id="153" w:name="_ENREF_106"/>
      <w:r w:rsidRPr="00000214">
        <w:t xml:space="preserve">Mahoney, C., Hopkinson, C., Held, A. and Simard, M. 2016. Continental-Scale Canopy Height Modeling by Integrating National, Spaceborne, and Airborne LiDAR Data. </w:t>
      </w:r>
      <w:r w:rsidRPr="00000214">
        <w:rPr>
          <w:i/>
        </w:rPr>
        <w:t>Canadian Journal of Remote Sensing</w:t>
      </w:r>
      <w:r w:rsidRPr="00000214">
        <w:t>, Vol. No. 1-17.</w:t>
      </w:r>
    </w:p>
    <w:bookmarkEnd w:id="153"/>
    <w:p w:rsidR="00000214" w:rsidRPr="00000214" w:rsidRDefault="00000214" w:rsidP="00000214">
      <w:pPr>
        <w:pStyle w:val="EndNoteBibliography"/>
        <w:spacing w:after="0"/>
      </w:pPr>
    </w:p>
    <w:p w:rsidR="00000214" w:rsidRPr="00000214" w:rsidRDefault="00000214" w:rsidP="00000214">
      <w:pPr>
        <w:pStyle w:val="EndNoteBibliography"/>
      </w:pPr>
      <w:bookmarkStart w:id="154" w:name="_ENREF_107"/>
      <w:r w:rsidRPr="00000214">
        <w:lastRenderedPageBreak/>
        <w:t xml:space="preserve">Manavalan, R., Rao, Y. S. and Krishna Mohan, B. 2017. Comparative flood area analysis of C-band VH, VV, and L-band HH polarizations SAR data. </w:t>
      </w:r>
      <w:r w:rsidRPr="00000214">
        <w:rPr>
          <w:i/>
        </w:rPr>
        <w:t>International Journal of Remote Sensing</w:t>
      </w:r>
      <w:r w:rsidRPr="00000214">
        <w:t>, Vol. 38, No. 16, 4645-4654.</w:t>
      </w:r>
    </w:p>
    <w:bookmarkEnd w:id="154"/>
    <w:p w:rsidR="00000214" w:rsidRPr="00000214" w:rsidRDefault="00000214" w:rsidP="00000214">
      <w:pPr>
        <w:pStyle w:val="EndNoteBibliography"/>
        <w:spacing w:after="0"/>
      </w:pPr>
    </w:p>
    <w:p w:rsidR="00000214" w:rsidRPr="00000214" w:rsidRDefault="00000214" w:rsidP="00000214">
      <w:pPr>
        <w:pStyle w:val="EndNoteBibliography"/>
      </w:pPr>
      <w:bookmarkStart w:id="155" w:name="_ENREF_108"/>
      <w:r w:rsidRPr="00000214">
        <w:t xml:space="preserve">Marechal, C., Pottier, E., Hubert-Moy, L. and Rapinel, S. 2012. One year wetland survey investigations from quad-pol RADARSAT-2 time-series SAR images. </w:t>
      </w:r>
      <w:r w:rsidRPr="00000214">
        <w:rPr>
          <w:i/>
        </w:rPr>
        <w:t>Canadian Journal of Remote Sensing</w:t>
      </w:r>
      <w:r w:rsidRPr="00000214">
        <w:t>, Vol. 38, No. 3, 240-252.</w:t>
      </w:r>
    </w:p>
    <w:bookmarkEnd w:id="155"/>
    <w:p w:rsidR="00000214" w:rsidRPr="00000214" w:rsidRDefault="00000214" w:rsidP="00000214">
      <w:pPr>
        <w:pStyle w:val="EndNoteBibliography"/>
        <w:spacing w:after="0"/>
      </w:pPr>
    </w:p>
    <w:p w:rsidR="00000214" w:rsidRPr="00000214" w:rsidRDefault="00000214" w:rsidP="00000214">
      <w:pPr>
        <w:pStyle w:val="EndNoteBibliography"/>
      </w:pPr>
      <w:bookmarkStart w:id="156" w:name="_ENREF_109"/>
      <w:r w:rsidRPr="00000214">
        <w:t xml:space="preserve">Martinez, J.-M. and Le Toan, T. 2007. Mapping of flood dynamics and spatial distribution of vegetation in the Amazon floodplain using multitemporal SAR data. </w:t>
      </w:r>
      <w:r w:rsidRPr="00000214">
        <w:rPr>
          <w:i/>
        </w:rPr>
        <w:t>Remote Sensing of Environment</w:t>
      </w:r>
      <w:r w:rsidRPr="00000214">
        <w:t>, Vol. 108, No. 3, 209-223.</w:t>
      </w:r>
    </w:p>
    <w:bookmarkEnd w:id="156"/>
    <w:p w:rsidR="00000214" w:rsidRPr="00000214" w:rsidRDefault="00000214" w:rsidP="00000214">
      <w:pPr>
        <w:pStyle w:val="EndNoteBibliography"/>
        <w:spacing w:after="0"/>
      </w:pPr>
    </w:p>
    <w:p w:rsidR="00000214" w:rsidRPr="00000214" w:rsidRDefault="00000214" w:rsidP="00000214">
      <w:pPr>
        <w:pStyle w:val="EndNoteBibliography"/>
      </w:pPr>
      <w:bookmarkStart w:id="157" w:name="_ENREF_110"/>
      <w:r w:rsidRPr="00000214">
        <w:t xml:space="preserve">Martinis, S., Kuenzer, C., Wendleder, A., Huth, J., Twele, A., Roth, A. and Dech, S. 2015. Comparing four operational SAR-based water and flood detection approaches. </w:t>
      </w:r>
      <w:r w:rsidRPr="00000214">
        <w:rPr>
          <w:i/>
        </w:rPr>
        <w:t>International Journal of Remote Sensing</w:t>
      </w:r>
      <w:r w:rsidRPr="00000214">
        <w:t>, Vol. 36, No. 13, 3519-3543.</w:t>
      </w:r>
    </w:p>
    <w:bookmarkEnd w:id="157"/>
    <w:p w:rsidR="00000214" w:rsidRPr="00000214" w:rsidRDefault="00000214" w:rsidP="00000214">
      <w:pPr>
        <w:pStyle w:val="EndNoteBibliography"/>
        <w:spacing w:after="0"/>
      </w:pPr>
    </w:p>
    <w:p w:rsidR="00000214" w:rsidRPr="00000214" w:rsidRDefault="00000214" w:rsidP="00000214">
      <w:pPr>
        <w:pStyle w:val="EndNoteBibliography"/>
      </w:pPr>
      <w:bookmarkStart w:id="158" w:name="_ENREF_111"/>
      <w:r w:rsidRPr="00000214">
        <w:t xml:space="preserve">Maxa, M. and Bolstad, P. 2009. Mapping Northern Wetlands with High Resolution Satellite Images and Lidar. </w:t>
      </w:r>
      <w:r w:rsidRPr="00000214">
        <w:rPr>
          <w:i/>
        </w:rPr>
        <w:t>Wetlands</w:t>
      </w:r>
      <w:r w:rsidRPr="00000214">
        <w:t>, Vol. 29, No. 1, 248-260.</w:t>
      </w:r>
    </w:p>
    <w:bookmarkEnd w:id="158"/>
    <w:p w:rsidR="00000214" w:rsidRPr="00000214" w:rsidRDefault="00000214" w:rsidP="00000214">
      <w:pPr>
        <w:pStyle w:val="EndNoteBibliography"/>
        <w:spacing w:after="0"/>
      </w:pPr>
    </w:p>
    <w:p w:rsidR="00000214" w:rsidRPr="00000214" w:rsidRDefault="00000214" w:rsidP="00000214">
      <w:pPr>
        <w:pStyle w:val="EndNoteBibliography"/>
      </w:pPr>
      <w:bookmarkStart w:id="159" w:name="_ENREF_112"/>
      <w:r w:rsidRPr="00000214">
        <w:t xml:space="preserve">Means, J. E., Acker, S. A., Fitt, B. J., Renslow, M., Emerson, L. and Hendrix, C. J. 2000. Predicting forest stand characteristics with airborne scanning lidar. </w:t>
      </w:r>
      <w:r w:rsidRPr="00000214">
        <w:rPr>
          <w:i/>
        </w:rPr>
        <w:t>Photogrammetric Engineering and Remote Sensing</w:t>
      </w:r>
      <w:r w:rsidRPr="00000214">
        <w:t>, Vol. 66, No. 11, 1367-1371.</w:t>
      </w:r>
    </w:p>
    <w:bookmarkEnd w:id="159"/>
    <w:p w:rsidR="00000214" w:rsidRPr="00000214" w:rsidRDefault="00000214" w:rsidP="00000214">
      <w:pPr>
        <w:pStyle w:val="EndNoteBibliography"/>
        <w:spacing w:after="0"/>
      </w:pPr>
    </w:p>
    <w:p w:rsidR="00000214" w:rsidRPr="00000214" w:rsidRDefault="00000214" w:rsidP="00000214">
      <w:pPr>
        <w:pStyle w:val="EndNoteBibliography"/>
      </w:pPr>
      <w:bookmarkStart w:id="160" w:name="_ENREF_113"/>
      <w:r w:rsidRPr="00000214">
        <w:t xml:space="preserve">Merchant, M. A., Adams, J. R., Berg, A. A., Baltzer, J. L., Quinton, W. L. and Chasmer, L. E. 2017. Contributions of C-Band SAR Data and Polarimetric Decompositions to Subarctic Boreal Peatland Mapping. </w:t>
      </w:r>
      <w:r w:rsidRPr="00000214">
        <w:rPr>
          <w:i/>
        </w:rPr>
        <w:t>IEEE Journal of Selected Topics in Applied Earth Observations and Remote Sensing</w:t>
      </w:r>
      <w:r w:rsidRPr="00000214">
        <w:t>, Vol. 10, No. 4, 1467-1482.</w:t>
      </w:r>
    </w:p>
    <w:bookmarkEnd w:id="160"/>
    <w:p w:rsidR="00000214" w:rsidRPr="00000214" w:rsidRDefault="00000214" w:rsidP="00000214">
      <w:pPr>
        <w:pStyle w:val="EndNoteBibliography"/>
        <w:spacing w:after="0"/>
      </w:pPr>
    </w:p>
    <w:p w:rsidR="00000214" w:rsidRPr="00000214" w:rsidRDefault="00000214" w:rsidP="00000214">
      <w:pPr>
        <w:pStyle w:val="EndNoteBibliography"/>
      </w:pPr>
      <w:bookmarkStart w:id="161" w:name="_ENREF_114"/>
      <w:r w:rsidRPr="00000214">
        <w:t xml:space="preserve">Miliaresis, G. and Delikaraoglou, D. 2009. Effects of Percent Tree Canopy Density and DEM Misregistration on SRTM/NED Vegetation Height Estimates. </w:t>
      </w:r>
      <w:r w:rsidRPr="00000214">
        <w:rPr>
          <w:i/>
        </w:rPr>
        <w:t>Remote Sensing</w:t>
      </w:r>
      <w:r w:rsidRPr="00000214">
        <w:t>, Vol. 1, No. 2, 36.</w:t>
      </w:r>
    </w:p>
    <w:bookmarkEnd w:id="161"/>
    <w:p w:rsidR="00000214" w:rsidRPr="00000214" w:rsidRDefault="00000214" w:rsidP="00000214">
      <w:pPr>
        <w:pStyle w:val="EndNoteBibliography"/>
        <w:spacing w:after="0"/>
      </w:pPr>
    </w:p>
    <w:p w:rsidR="00000214" w:rsidRPr="00000214" w:rsidRDefault="00000214" w:rsidP="00000214">
      <w:pPr>
        <w:pStyle w:val="EndNoteBibliography"/>
      </w:pPr>
      <w:bookmarkStart w:id="162" w:name="_ENREF_115"/>
      <w:r w:rsidRPr="00000214">
        <w:t xml:space="preserve">Millard, K. and Richardson, M. 2013. Wetland mapping with LiDAR derivatives, SAR polarimetric decompositions, and LiDAR–SAR fusion using a random forest classifier. </w:t>
      </w:r>
      <w:r w:rsidRPr="00000214">
        <w:rPr>
          <w:i/>
        </w:rPr>
        <w:t>Canadian Journal of Remote Sensing</w:t>
      </w:r>
      <w:r w:rsidRPr="00000214">
        <w:t>, Vol. 39, No. 4, 290-307.</w:t>
      </w:r>
    </w:p>
    <w:bookmarkEnd w:id="162"/>
    <w:p w:rsidR="00000214" w:rsidRPr="00000214" w:rsidRDefault="00000214" w:rsidP="00000214">
      <w:pPr>
        <w:pStyle w:val="EndNoteBibliography"/>
        <w:spacing w:after="0"/>
      </w:pPr>
    </w:p>
    <w:p w:rsidR="00000214" w:rsidRPr="00000214" w:rsidRDefault="00000214" w:rsidP="00000214">
      <w:pPr>
        <w:pStyle w:val="EndNoteBibliography"/>
      </w:pPr>
      <w:bookmarkStart w:id="163" w:name="_ENREF_116"/>
      <w:r w:rsidRPr="00000214">
        <w:t xml:space="preserve">Miller, R. C. and Zedler, J. B. 2003. Responses of native and invasive wetland plants to hydroperiod and water depth. </w:t>
      </w:r>
      <w:r w:rsidRPr="00000214">
        <w:rPr>
          <w:i/>
        </w:rPr>
        <w:t>Plant Ecology</w:t>
      </w:r>
      <w:r w:rsidRPr="00000214">
        <w:t>, Vol. 167, No. 1, 57-69.</w:t>
      </w:r>
    </w:p>
    <w:bookmarkEnd w:id="163"/>
    <w:p w:rsidR="00000214" w:rsidRPr="00000214" w:rsidRDefault="00000214" w:rsidP="00000214">
      <w:pPr>
        <w:pStyle w:val="EndNoteBibliography"/>
        <w:spacing w:after="0"/>
      </w:pPr>
    </w:p>
    <w:p w:rsidR="00000214" w:rsidRPr="00000214" w:rsidRDefault="00000214" w:rsidP="00000214">
      <w:pPr>
        <w:pStyle w:val="EndNoteBibliography"/>
      </w:pPr>
      <w:bookmarkStart w:id="164" w:name="_ENREF_117"/>
      <w:r w:rsidRPr="00000214">
        <w:t xml:space="preserve">Mitsch, W. and Gosselink, J. 2007. </w:t>
      </w:r>
      <w:r w:rsidRPr="00000214">
        <w:rPr>
          <w:i/>
        </w:rPr>
        <w:t>Wetlands (4th Edition)</w:t>
      </w:r>
      <w:r w:rsidRPr="00000214">
        <w:t>. John Wiley &amp; Sons, Inc., Hoboken, New Jersey, USA.</w:t>
      </w:r>
    </w:p>
    <w:bookmarkEnd w:id="164"/>
    <w:p w:rsidR="00000214" w:rsidRPr="00000214" w:rsidRDefault="00000214" w:rsidP="00000214">
      <w:pPr>
        <w:pStyle w:val="EndNoteBibliography"/>
        <w:spacing w:after="0"/>
      </w:pPr>
    </w:p>
    <w:p w:rsidR="00000214" w:rsidRPr="00000214" w:rsidRDefault="00000214" w:rsidP="00000214">
      <w:pPr>
        <w:pStyle w:val="EndNoteBibliography"/>
      </w:pPr>
      <w:bookmarkStart w:id="165" w:name="_ENREF_118"/>
      <w:r w:rsidRPr="00000214">
        <w:lastRenderedPageBreak/>
        <w:t xml:space="preserve">Molijn, R. A., Lindenbergh, R. C. and Gunter, B. C. 2011. ICESat laser full waveform analysis for the classification of land cover types over the cryosphere. </w:t>
      </w:r>
      <w:r w:rsidRPr="00000214">
        <w:rPr>
          <w:i/>
        </w:rPr>
        <w:t>International Journal of Remote Sensing</w:t>
      </w:r>
      <w:r w:rsidRPr="00000214">
        <w:t>, Vol. 32, No. 23, 8799-8822.</w:t>
      </w:r>
    </w:p>
    <w:bookmarkEnd w:id="165"/>
    <w:p w:rsidR="00000214" w:rsidRPr="00000214" w:rsidRDefault="00000214" w:rsidP="00000214">
      <w:pPr>
        <w:pStyle w:val="EndNoteBibliography"/>
        <w:spacing w:after="0"/>
      </w:pPr>
    </w:p>
    <w:p w:rsidR="00000214" w:rsidRPr="00000214" w:rsidRDefault="00000214" w:rsidP="00000214">
      <w:pPr>
        <w:pStyle w:val="EndNoteBibliography"/>
      </w:pPr>
      <w:bookmarkStart w:id="166" w:name="_ENREF_119"/>
      <w:r w:rsidRPr="00000214">
        <w:t xml:space="preserve">Montgomery, J., Hopkinson, C., Brisco, B., Patterson, S. and Rood, S. Submitted. </w:t>
      </w:r>
      <w:r w:rsidRPr="00000214">
        <w:rPr>
          <w:i/>
        </w:rPr>
        <w:t>Prairie Pothole Region Wetland Hydroperiod Classification Using Multi-Temporal Sar in Alberta, Canada</w:t>
      </w:r>
      <w:r w:rsidRPr="00000214">
        <w:t xml:space="preserve"> [online]. Available from [cited </w:t>
      </w:r>
    </w:p>
    <w:bookmarkEnd w:id="166"/>
    <w:p w:rsidR="00000214" w:rsidRPr="00000214" w:rsidRDefault="00000214" w:rsidP="00000214">
      <w:pPr>
        <w:pStyle w:val="EndNoteBibliography"/>
        <w:spacing w:after="0"/>
      </w:pPr>
    </w:p>
    <w:p w:rsidR="00000214" w:rsidRPr="00000214" w:rsidRDefault="00000214" w:rsidP="00000214">
      <w:pPr>
        <w:pStyle w:val="EndNoteBibliography"/>
      </w:pPr>
      <w:bookmarkStart w:id="167" w:name="_ENREF_120"/>
      <w:r w:rsidRPr="00000214">
        <w:t xml:space="preserve">Mora, B., Wulder, M., White, J. and Hobart, G. 2013. Modeling Stand Height, Volume, and Biomass from Very High Spatial Resolution Satellite Imagery and Samples of Airborne LiDAR. </w:t>
      </w:r>
      <w:r w:rsidRPr="00000214">
        <w:rPr>
          <w:i/>
        </w:rPr>
        <w:t>Remote Sensing</w:t>
      </w:r>
      <w:r w:rsidRPr="00000214">
        <w:t>, Vol. 5, No. 5, 2308.</w:t>
      </w:r>
    </w:p>
    <w:bookmarkEnd w:id="167"/>
    <w:p w:rsidR="00000214" w:rsidRPr="00000214" w:rsidRDefault="00000214" w:rsidP="00000214">
      <w:pPr>
        <w:pStyle w:val="EndNoteBibliography"/>
        <w:spacing w:after="0"/>
      </w:pPr>
    </w:p>
    <w:p w:rsidR="00000214" w:rsidRPr="00000214" w:rsidRDefault="00000214" w:rsidP="00000214">
      <w:pPr>
        <w:pStyle w:val="EndNoteBibliography"/>
      </w:pPr>
      <w:bookmarkStart w:id="168" w:name="_ENREF_121"/>
      <w:r w:rsidRPr="00000214">
        <w:t xml:space="preserve">Moreira, A., Krieger, G., Hajnsek, I., Hounam, D., Werner, M., Riegger, S. and Settelmeyer, E. 2004. TanDEM-X: a TerraSAR-X add-on satellite for single-pass SAR interferometry. In </w:t>
      </w:r>
      <w:r w:rsidRPr="00000214">
        <w:rPr>
          <w:i/>
        </w:rPr>
        <w:t xml:space="preserve">IGARSS 2004. 2004 IEEE International Geoscience and Remote Sensing Symposium, </w:t>
      </w:r>
      <w:r w:rsidRPr="00000214">
        <w:t>20-24 Sept. 2004, Edited by 1000-1003 vol.1002.</w:t>
      </w:r>
    </w:p>
    <w:bookmarkEnd w:id="168"/>
    <w:p w:rsidR="00000214" w:rsidRPr="00000214" w:rsidRDefault="00000214" w:rsidP="00000214">
      <w:pPr>
        <w:pStyle w:val="EndNoteBibliography"/>
        <w:spacing w:after="0"/>
      </w:pPr>
    </w:p>
    <w:p w:rsidR="00000214" w:rsidRPr="00000214" w:rsidRDefault="00000214" w:rsidP="00000214">
      <w:pPr>
        <w:pStyle w:val="EndNoteBibliography"/>
      </w:pPr>
      <w:bookmarkStart w:id="169" w:name="_ENREF_122"/>
      <w:r w:rsidRPr="00000214">
        <w:t xml:space="preserve">Naiman, R. J., Pinay, G., Johnston, C. A. and Pastor, J. 1994. Beaver Influences on the Long-Term Biogeochemical Characteristics of Boreal Forest Drainage Networks. </w:t>
      </w:r>
      <w:r w:rsidRPr="00000214">
        <w:rPr>
          <w:i/>
        </w:rPr>
        <w:t>Ecology</w:t>
      </w:r>
      <w:r w:rsidRPr="00000214">
        <w:t>, Vol. 75, No. 4, 905-921.</w:t>
      </w:r>
    </w:p>
    <w:bookmarkEnd w:id="169"/>
    <w:p w:rsidR="00000214" w:rsidRPr="00000214" w:rsidRDefault="00000214" w:rsidP="00000214">
      <w:pPr>
        <w:pStyle w:val="EndNoteBibliography"/>
        <w:spacing w:after="0"/>
      </w:pPr>
    </w:p>
    <w:p w:rsidR="00000214" w:rsidRPr="00000214" w:rsidRDefault="00000214" w:rsidP="00000214">
      <w:pPr>
        <w:pStyle w:val="EndNoteBibliography"/>
      </w:pPr>
      <w:bookmarkStart w:id="170" w:name="_ENREF_123"/>
      <w:r w:rsidRPr="00000214">
        <w:t xml:space="preserve">NASA. 2017. </w:t>
      </w:r>
      <w:r w:rsidRPr="00000214">
        <w:rPr>
          <w:i/>
        </w:rPr>
        <w:t>NASA-ISRO Synthetic Aperture Radar mission</w:t>
      </w:r>
      <w:r w:rsidRPr="00000214">
        <w:t xml:space="preserve"> [online]. Available from https://www.jpl.nasa.gov/missions/nasa-isro-synthetic-aperture-radar-nisar/ [cited September 2017].</w:t>
      </w:r>
    </w:p>
    <w:bookmarkEnd w:id="170"/>
    <w:p w:rsidR="00000214" w:rsidRPr="00000214" w:rsidRDefault="00000214" w:rsidP="00000214">
      <w:pPr>
        <w:pStyle w:val="EndNoteBibliography"/>
        <w:spacing w:after="0"/>
      </w:pPr>
    </w:p>
    <w:p w:rsidR="00000214" w:rsidRPr="00000214" w:rsidRDefault="00000214" w:rsidP="00000214">
      <w:pPr>
        <w:pStyle w:val="EndNoteBibliography"/>
      </w:pPr>
      <w:bookmarkStart w:id="171" w:name="_ENREF_124"/>
      <w:r w:rsidRPr="00000214">
        <w:t xml:space="preserve">National Wetlands Working Group. 1997. </w:t>
      </w:r>
      <w:r w:rsidRPr="00000214">
        <w:rPr>
          <w:i/>
        </w:rPr>
        <w:t>The Canadian Wetland Classification System, 2nd Edition</w:t>
      </w:r>
      <w:r w:rsidRPr="00000214">
        <w:t>. Wetlands Research Centre, University of Waterloo, Waterloo, ON, Canada.</w:t>
      </w:r>
    </w:p>
    <w:bookmarkEnd w:id="171"/>
    <w:p w:rsidR="00000214" w:rsidRPr="00000214" w:rsidRDefault="00000214" w:rsidP="00000214">
      <w:pPr>
        <w:pStyle w:val="EndNoteBibliography"/>
        <w:spacing w:after="0"/>
      </w:pPr>
    </w:p>
    <w:p w:rsidR="00000214" w:rsidRPr="00000214" w:rsidRDefault="00000214" w:rsidP="00000214">
      <w:pPr>
        <w:pStyle w:val="EndNoteBibliography"/>
      </w:pPr>
      <w:bookmarkStart w:id="172" w:name="_ENREF_125"/>
      <w:r w:rsidRPr="00000214">
        <w:t xml:space="preserve">Nico, G., Leva, D., Antonello, G. and Tarchi, D. 2004. Ground-based SAR interferometry for terrain mapping: theory and sensitivity analysis. </w:t>
      </w:r>
      <w:r w:rsidRPr="00000214">
        <w:rPr>
          <w:i/>
        </w:rPr>
        <w:t>IEEE Transactions on Geoscience and Remote Sensing</w:t>
      </w:r>
      <w:r w:rsidRPr="00000214">
        <w:t>, Vol. 42, No. 6, 1344-1350.</w:t>
      </w:r>
    </w:p>
    <w:bookmarkEnd w:id="172"/>
    <w:p w:rsidR="00000214" w:rsidRPr="00000214" w:rsidRDefault="00000214" w:rsidP="00000214">
      <w:pPr>
        <w:pStyle w:val="EndNoteBibliography"/>
        <w:spacing w:after="0"/>
      </w:pPr>
    </w:p>
    <w:p w:rsidR="00000214" w:rsidRPr="00000214" w:rsidRDefault="00000214" w:rsidP="00000214">
      <w:pPr>
        <w:pStyle w:val="EndNoteBibliography"/>
      </w:pPr>
      <w:bookmarkStart w:id="173" w:name="_ENREF_126"/>
      <w:r w:rsidRPr="00000214">
        <w:t xml:space="preserve">NISAR community. 2014. </w:t>
      </w:r>
      <w:r w:rsidRPr="00000214">
        <w:rPr>
          <w:i/>
        </w:rPr>
        <w:t>2014 NISAR Applications Workshop: Linking Mission Goals to Societal Benefit, workshop report</w:t>
      </w:r>
      <w:r w:rsidRPr="00000214">
        <w:t xml:space="preserve">. Report No. </w:t>
      </w:r>
    </w:p>
    <w:bookmarkEnd w:id="173"/>
    <w:p w:rsidR="00000214" w:rsidRPr="00000214" w:rsidRDefault="00000214" w:rsidP="00000214">
      <w:pPr>
        <w:pStyle w:val="EndNoteBibliography"/>
        <w:spacing w:after="0"/>
      </w:pPr>
    </w:p>
    <w:p w:rsidR="00000214" w:rsidRPr="00000214" w:rsidRDefault="00000214" w:rsidP="00000214">
      <w:pPr>
        <w:pStyle w:val="EndNoteBibliography"/>
      </w:pPr>
      <w:bookmarkStart w:id="174" w:name="_ENREF_127"/>
      <w:r w:rsidRPr="00000214">
        <w:t xml:space="preserve">Oberstadler, R., Hönsch, H. and Huth, D. 1997. Assessment of the mapping capabilities of ERS-1 SAR data for flood mapping: a case study in Germany. </w:t>
      </w:r>
      <w:r w:rsidRPr="00000214">
        <w:rPr>
          <w:i/>
        </w:rPr>
        <w:t>Hydrological Processes</w:t>
      </w:r>
      <w:r w:rsidRPr="00000214">
        <w:t>, Vol. 11, No. 10, 1415-1425.</w:t>
      </w:r>
    </w:p>
    <w:bookmarkEnd w:id="174"/>
    <w:p w:rsidR="00000214" w:rsidRPr="00000214" w:rsidRDefault="00000214" w:rsidP="00000214">
      <w:pPr>
        <w:pStyle w:val="EndNoteBibliography"/>
        <w:spacing w:after="0"/>
      </w:pPr>
    </w:p>
    <w:p w:rsidR="00000214" w:rsidRPr="00000214" w:rsidRDefault="00000214" w:rsidP="00000214">
      <w:pPr>
        <w:pStyle w:val="EndNoteBibliography"/>
      </w:pPr>
      <w:bookmarkStart w:id="175" w:name="_ENREF_128"/>
      <w:r w:rsidRPr="00000214">
        <w:t xml:space="preserve">Ouchi, K. 2013. Recent Trend and Advance of Synthetic Aperture Radar with Selected Topics. </w:t>
      </w:r>
      <w:r w:rsidRPr="00000214">
        <w:rPr>
          <w:i/>
        </w:rPr>
        <w:t>Remote Sensing</w:t>
      </w:r>
      <w:r w:rsidRPr="00000214">
        <w:t>, Vol. 5, No. 2, 716.</w:t>
      </w:r>
    </w:p>
    <w:bookmarkEnd w:id="175"/>
    <w:p w:rsidR="00000214" w:rsidRPr="00000214" w:rsidRDefault="00000214" w:rsidP="00000214">
      <w:pPr>
        <w:pStyle w:val="EndNoteBibliography"/>
        <w:spacing w:after="0"/>
      </w:pPr>
    </w:p>
    <w:p w:rsidR="00000214" w:rsidRPr="00000214" w:rsidRDefault="00000214" w:rsidP="00000214">
      <w:pPr>
        <w:pStyle w:val="EndNoteBibliography"/>
      </w:pPr>
      <w:bookmarkStart w:id="176" w:name="_ENREF_129"/>
      <w:r w:rsidRPr="00000214">
        <w:t xml:space="preserve">Ozesmi, S. L. and Bauer, M. E. 2002. Satellite remote sensing of wetlands. </w:t>
      </w:r>
      <w:r w:rsidRPr="00000214">
        <w:rPr>
          <w:i/>
        </w:rPr>
        <w:t>Wetlands Ecology and Management</w:t>
      </w:r>
      <w:r w:rsidRPr="00000214">
        <w:t>, Vol. 10, No. 5, 381-402.</w:t>
      </w:r>
    </w:p>
    <w:bookmarkEnd w:id="176"/>
    <w:p w:rsidR="00000214" w:rsidRPr="00000214" w:rsidRDefault="00000214" w:rsidP="00000214">
      <w:pPr>
        <w:pStyle w:val="EndNoteBibliography"/>
        <w:spacing w:after="0"/>
      </w:pPr>
    </w:p>
    <w:p w:rsidR="00000214" w:rsidRPr="00000214" w:rsidRDefault="00000214" w:rsidP="00000214">
      <w:pPr>
        <w:pStyle w:val="EndNoteBibliography"/>
      </w:pPr>
      <w:bookmarkStart w:id="177" w:name="_ENREF_130"/>
      <w:r w:rsidRPr="00000214">
        <w:lastRenderedPageBreak/>
        <w:t xml:space="preserve">Petrone, R. M., Silins, U. and Devito, K. J. 2007. Dynamics of evapotranspiration from a riparian pond complex in the Western Boreal Forest, Alberta, Canada. </w:t>
      </w:r>
      <w:r w:rsidRPr="00000214">
        <w:rPr>
          <w:i/>
        </w:rPr>
        <w:t>Hydrological Processes</w:t>
      </w:r>
      <w:r w:rsidRPr="00000214">
        <w:t>, Vol. 21, No. 11, 1391-1401.</w:t>
      </w:r>
    </w:p>
    <w:bookmarkEnd w:id="177"/>
    <w:p w:rsidR="00000214" w:rsidRPr="00000214" w:rsidRDefault="00000214" w:rsidP="00000214">
      <w:pPr>
        <w:pStyle w:val="EndNoteBibliography"/>
        <w:spacing w:after="0"/>
      </w:pPr>
    </w:p>
    <w:p w:rsidR="00000214" w:rsidRPr="00000214" w:rsidRDefault="00000214" w:rsidP="00000214">
      <w:pPr>
        <w:pStyle w:val="EndNoteBibliography"/>
      </w:pPr>
      <w:bookmarkStart w:id="178" w:name="_ENREF_131"/>
      <w:r w:rsidRPr="00000214">
        <w:t xml:space="preserve">Pham-Duc, B., Prigent, C. and Aires, F. 2017. Surface Water Monitoring within Cambodia and the Vietnamese Mekong Delta over a Year, with Sentinel-1 SAR Observations. </w:t>
      </w:r>
      <w:r w:rsidRPr="00000214">
        <w:rPr>
          <w:i/>
        </w:rPr>
        <w:t>Water</w:t>
      </w:r>
      <w:r w:rsidRPr="00000214">
        <w:t>, Vol. 9, No. 6, 366.</w:t>
      </w:r>
    </w:p>
    <w:bookmarkEnd w:id="178"/>
    <w:p w:rsidR="00000214" w:rsidRPr="00000214" w:rsidRDefault="00000214" w:rsidP="00000214">
      <w:pPr>
        <w:pStyle w:val="EndNoteBibliography"/>
        <w:spacing w:after="0"/>
      </w:pPr>
    </w:p>
    <w:p w:rsidR="00000214" w:rsidRPr="00000214" w:rsidRDefault="00000214" w:rsidP="00000214">
      <w:pPr>
        <w:pStyle w:val="EndNoteBibliography"/>
      </w:pPr>
      <w:bookmarkStart w:id="179" w:name="_ENREF_132"/>
      <w:r w:rsidRPr="00000214">
        <w:t xml:space="preserve">Pope, K. O., Rejmankova, E., Paris, J. F. and Woodruff, R. 1997. Detecting seasonal flooding cycles in marshes of the Yucatan Peninsula with SIR-C polarimetric radar imagery. </w:t>
      </w:r>
      <w:r w:rsidRPr="00000214">
        <w:rPr>
          <w:i/>
        </w:rPr>
        <w:t>Remote Sensing of Environment</w:t>
      </w:r>
      <w:r w:rsidRPr="00000214">
        <w:t>, Vol. 59, No. 2, 157-166.</w:t>
      </w:r>
    </w:p>
    <w:bookmarkEnd w:id="179"/>
    <w:p w:rsidR="00000214" w:rsidRPr="00000214" w:rsidRDefault="00000214" w:rsidP="00000214">
      <w:pPr>
        <w:pStyle w:val="EndNoteBibliography"/>
        <w:spacing w:after="0"/>
      </w:pPr>
    </w:p>
    <w:p w:rsidR="00000214" w:rsidRPr="00000214" w:rsidRDefault="00000214" w:rsidP="00000214">
      <w:pPr>
        <w:pStyle w:val="EndNoteBibliography"/>
      </w:pPr>
      <w:bookmarkStart w:id="180" w:name="_ENREF_133"/>
      <w:r w:rsidRPr="00000214">
        <w:t xml:space="preserve">Quinton, W. L., Hayashi, M. and Chasmer, L. E. 2009. Peatland Hydrology of Discontinuous Permafrost in the Northwest Territories: Overview and Synthesis. </w:t>
      </w:r>
      <w:r w:rsidRPr="00000214">
        <w:rPr>
          <w:i/>
        </w:rPr>
        <w:t>Canadian Water Resources Journal / Revue canadienne des ressources hydriques</w:t>
      </w:r>
      <w:r w:rsidRPr="00000214">
        <w:t>, Vol. 34, No. 4, 311-328.</w:t>
      </w:r>
    </w:p>
    <w:bookmarkEnd w:id="180"/>
    <w:p w:rsidR="00000214" w:rsidRPr="00000214" w:rsidRDefault="00000214" w:rsidP="00000214">
      <w:pPr>
        <w:pStyle w:val="EndNoteBibliography"/>
        <w:spacing w:after="0"/>
      </w:pPr>
    </w:p>
    <w:p w:rsidR="00000214" w:rsidRPr="00000214" w:rsidRDefault="00000214" w:rsidP="00000214">
      <w:pPr>
        <w:pStyle w:val="EndNoteBibliography"/>
      </w:pPr>
      <w:bookmarkStart w:id="181" w:name="_ENREF_134"/>
      <w:r w:rsidRPr="00000214">
        <w:t xml:space="preserve">Ramsar. 2015. </w:t>
      </w:r>
      <w:r w:rsidRPr="00000214">
        <w:rPr>
          <w:i/>
        </w:rPr>
        <w:t>Wetlands: The Hidden Resource for Climate Mitigation and Adaptation.</w:t>
      </w:r>
      <w:r w:rsidRPr="00000214">
        <w:t xml:space="preserve"> [online]. Available from http://www.ramsar.org/news/wetlands-the-hidden-resource-for-climate-mitigation-and-adaptation [cited June 2017].</w:t>
      </w:r>
    </w:p>
    <w:bookmarkEnd w:id="181"/>
    <w:p w:rsidR="00000214" w:rsidRPr="00000214" w:rsidRDefault="00000214" w:rsidP="00000214">
      <w:pPr>
        <w:pStyle w:val="EndNoteBibliography"/>
        <w:spacing w:after="0"/>
      </w:pPr>
    </w:p>
    <w:p w:rsidR="00000214" w:rsidRPr="00000214" w:rsidRDefault="00000214" w:rsidP="00000214">
      <w:pPr>
        <w:pStyle w:val="EndNoteBibliography"/>
      </w:pPr>
      <w:bookmarkStart w:id="182" w:name="_ENREF_135"/>
      <w:r w:rsidRPr="00000214">
        <w:t xml:space="preserve">Rebelo, L. M. 2010. Eco-Hydrological Characterization of Inland Wetlands in Africa Using L-Band SAR. </w:t>
      </w:r>
      <w:r w:rsidRPr="00000214">
        <w:rPr>
          <w:i/>
        </w:rPr>
        <w:t>IEEE Journal of Selected Topics in Applied Earth Observations and Remote Sensing</w:t>
      </w:r>
      <w:r w:rsidRPr="00000214">
        <w:t>, Vol. 3, No. 4, 554-559.</w:t>
      </w:r>
    </w:p>
    <w:bookmarkEnd w:id="182"/>
    <w:p w:rsidR="00000214" w:rsidRPr="00000214" w:rsidRDefault="00000214" w:rsidP="00000214">
      <w:pPr>
        <w:pStyle w:val="EndNoteBibliography"/>
        <w:spacing w:after="0"/>
      </w:pPr>
    </w:p>
    <w:p w:rsidR="00000214" w:rsidRPr="00000214" w:rsidRDefault="00000214" w:rsidP="00000214">
      <w:pPr>
        <w:pStyle w:val="EndNoteBibliography"/>
      </w:pPr>
      <w:bookmarkStart w:id="183" w:name="_ENREF_136"/>
      <w:r w:rsidRPr="00000214">
        <w:t xml:space="preserve">Richardson, M. C., Fortin, M. J. and Branfireun, B. A. 2009. Hydrogeomorphic edge detection and delineation of landscape functional units from lidar digital elevation models. </w:t>
      </w:r>
      <w:r w:rsidRPr="00000214">
        <w:rPr>
          <w:i/>
        </w:rPr>
        <w:t>Water Resources Research</w:t>
      </w:r>
      <w:r w:rsidRPr="00000214">
        <w:t>, Vol. 45, No. 10, n/a-n/a.</w:t>
      </w:r>
    </w:p>
    <w:bookmarkEnd w:id="183"/>
    <w:p w:rsidR="00000214" w:rsidRPr="00000214" w:rsidRDefault="00000214" w:rsidP="00000214">
      <w:pPr>
        <w:pStyle w:val="EndNoteBibliography"/>
        <w:spacing w:after="0"/>
      </w:pPr>
    </w:p>
    <w:p w:rsidR="00000214" w:rsidRPr="00000214" w:rsidRDefault="00000214" w:rsidP="00000214">
      <w:pPr>
        <w:pStyle w:val="EndNoteBibliography"/>
      </w:pPr>
      <w:bookmarkStart w:id="184" w:name="_ENREF_137"/>
      <w:r w:rsidRPr="00000214">
        <w:t xml:space="preserve">Richardson, M. C., Mitchell, C. P. J., Branfireun, B. A. and Kolka, R. K. 2010. Analysis of airborne LiDAR surveys to quantify the characteristic morphologies of northern forested wetlands. </w:t>
      </w:r>
      <w:r w:rsidRPr="00000214">
        <w:rPr>
          <w:i/>
        </w:rPr>
        <w:t>Journal of Geophysical Research: Biogeosciences</w:t>
      </w:r>
      <w:r w:rsidRPr="00000214">
        <w:t>, Vol. 115, No. G3, n/a-n/a.</w:t>
      </w:r>
    </w:p>
    <w:bookmarkEnd w:id="184"/>
    <w:p w:rsidR="00000214" w:rsidRPr="00000214" w:rsidRDefault="00000214" w:rsidP="00000214">
      <w:pPr>
        <w:pStyle w:val="EndNoteBibliography"/>
        <w:spacing w:after="0"/>
      </w:pPr>
    </w:p>
    <w:p w:rsidR="00000214" w:rsidRPr="00000214" w:rsidRDefault="00000214" w:rsidP="00000214">
      <w:pPr>
        <w:pStyle w:val="EndNoteBibliography"/>
      </w:pPr>
      <w:bookmarkStart w:id="185" w:name="_ENREF_138"/>
      <w:r w:rsidRPr="00000214">
        <w:t xml:space="preserve">Riley, J. W., Calhoun, D. L., Barichivich, W. J. and Walls, S. C. 2017. Identifying Small Depressional Wetlands and Using a Topographic Position Index to Infer Hydroperiod Regimes for Pond-Breeding Amphibians. </w:t>
      </w:r>
      <w:r w:rsidRPr="00000214">
        <w:rPr>
          <w:i/>
        </w:rPr>
        <w:t>Wetlands</w:t>
      </w:r>
      <w:r w:rsidRPr="00000214">
        <w:t>, Vol. 37, No. 2, 325-338.</w:t>
      </w:r>
    </w:p>
    <w:bookmarkEnd w:id="185"/>
    <w:p w:rsidR="00000214" w:rsidRPr="00000214" w:rsidRDefault="00000214" w:rsidP="00000214">
      <w:pPr>
        <w:pStyle w:val="EndNoteBibliography"/>
        <w:spacing w:after="0"/>
      </w:pPr>
    </w:p>
    <w:p w:rsidR="00000214" w:rsidRPr="00000214" w:rsidRDefault="00000214" w:rsidP="00000214">
      <w:pPr>
        <w:pStyle w:val="EndNoteBibliography"/>
      </w:pPr>
      <w:bookmarkStart w:id="186" w:name="_ENREF_139"/>
      <w:r w:rsidRPr="00000214">
        <w:t xml:space="preserve">Riordan, B., Verbyla, D. and McGuire, A. D. 2006. Shrinking ponds in subarctic Alaska based on 1950–2002 remotely sensed images. </w:t>
      </w:r>
      <w:r w:rsidRPr="00000214">
        <w:rPr>
          <w:i/>
        </w:rPr>
        <w:t>Journal of Geophysical Research: Biogeosciences</w:t>
      </w:r>
      <w:r w:rsidRPr="00000214">
        <w:t>, Vol. 111, No. G4, 1-11.</w:t>
      </w:r>
    </w:p>
    <w:bookmarkEnd w:id="186"/>
    <w:p w:rsidR="00000214" w:rsidRPr="00000214" w:rsidRDefault="00000214" w:rsidP="00000214">
      <w:pPr>
        <w:pStyle w:val="EndNoteBibliography"/>
        <w:spacing w:after="0"/>
      </w:pPr>
    </w:p>
    <w:p w:rsidR="00000214" w:rsidRPr="00000214" w:rsidRDefault="00000214" w:rsidP="00000214">
      <w:pPr>
        <w:pStyle w:val="EndNoteBibliography"/>
      </w:pPr>
      <w:bookmarkStart w:id="187" w:name="_ENREF_140"/>
      <w:r w:rsidRPr="00000214">
        <w:t xml:space="preserve">Roller, N. E. G. 1977. </w:t>
      </w:r>
      <w:r w:rsidRPr="00000214">
        <w:rPr>
          <w:i/>
        </w:rPr>
        <w:t>Remote Sensing of Wetlands</w:t>
      </w:r>
      <w:r w:rsidRPr="00000214">
        <w:t>. NASA, [online] available from: https://ntrs.nasa.gov/search.jsp?R=19770019644. Report No. NASA-CR-153282.</w:t>
      </w:r>
    </w:p>
    <w:bookmarkEnd w:id="187"/>
    <w:p w:rsidR="00000214" w:rsidRPr="00000214" w:rsidRDefault="00000214" w:rsidP="00000214">
      <w:pPr>
        <w:pStyle w:val="EndNoteBibliography"/>
        <w:spacing w:after="0"/>
      </w:pPr>
    </w:p>
    <w:p w:rsidR="00000214" w:rsidRPr="00000214" w:rsidRDefault="00000214" w:rsidP="00000214">
      <w:pPr>
        <w:pStyle w:val="EndNoteBibliography"/>
      </w:pPr>
      <w:bookmarkStart w:id="188" w:name="_ENREF_141"/>
      <w:r w:rsidRPr="00000214">
        <w:t xml:space="preserve">Rosen, P., Kim, Y., Eisen, H., Shaffer, S., Veilleux, L., Hensley, S., Chakraborty, M., Misra, T., Satish, R., Putrevu, D. and Bhan, R. 2013. A dual-frequency spaceborne SAR mission concept. In </w:t>
      </w:r>
      <w:r w:rsidRPr="00000214">
        <w:rPr>
          <w:i/>
        </w:rPr>
        <w:t xml:space="preserve">2013 IEEE International Geoscience and Remote Sensing Symposium - IGARSS, </w:t>
      </w:r>
      <w:r w:rsidRPr="00000214">
        <w:t>21-26 July 2013, Edited by 2293-2296.</w:t>
      </w:r>
    </w:p>
    <w:bookmarkEnd w:id="188"/>
    <w:p w:rsidR="00000214" w:rsidRPr="00000214" w:rsidRDefault="00000214" w:rsidP="00000214">
      <w:pPr>
        <w:pStyle w:val="EndNoteBibliography"/>
        <w:spacing w:after="0"/>
      </w:pPr>
    </w:p>
    <w:p w:rsidR="00000214" w:rsidRPr="00000214" w:rsidRDefault="00000214" w:rsidP="00000214">
      <w:pPr>
        <w:pStyle w:val="EndNoteBibliography"/>
      </w:pPr>
      <w:bookmarkStart w:id="189" w:name="_ENREF_142"/>
      <w:r w:rsidRPr="00000214">
        <w:t xml:space="preserve">Rosen, P. A., Hensley, S., Shaffer, S., Veilleux, L., Chakraborty, M., Misra, T., Bhan, R., Sagi, V. R. and Satish, R. 2015. The NASA-ISRO SAR mission - An international space partnership for science and societal benefit. In </w:t>
      </w:r>
      <w:r w:rsidRPr="00000214">
        <w:rPr>
          <w:i/>
        </w:rPr>
        <w:t xml:space="preserve">2015 IEEE Radar Conference (RadarCon), </w:t>
      </w:r>
      <w:r w:rsidRPr="00000214">
        <w:t>10-15 May 2015, Edited by 1610-1613.</w:t>
      </w:r>
    </w:p>
    <w:bookmarkEnd w:id="189"/>
    <w:p w:rsidR="00000214" w:rsidRPr="00000214" w:rsidRDefault="00000214" w:rsidP="00000214">
      <w:pPr>
        <w:pStyle w:val="EndNoteBibliography"/>
        <w:spacing w:after="0"/>
      </w:pPr>
    </w:p>
    <w:p w:rsidR="00000214" w:rsidRPr="00000214" w:rsidRDefault="00000214" w:rsidP="00000214">
      <w:pPr>
        <w:pStyle w:val="EndNoteBibliography"/>
      </w:pPr>
      <w:bookmarkStart w:id="190" w:name="_ENREF_143"/>
      <w:r w:rsidRPr="00000214">
        <w:t xml:space="preserve">Rosen, P. A., Kim, Y., Hensley, S., Shaffer, S., Veilleux, L., Hoffman, J., Chuang, C. L., Chakraborty, M., Sagi, V. R., Satish, R., Putrevu, D. and Bhan, R. 2014. An L- and S-band SAR Mission Concept for Earth Science and Applications. In </w:t>
      </w:r>
      <w:r w:rsidRPr="00000214">
        <w:rPr>
          <w:i/>
        </w:rPr>
        <w:t xml:space="preserve">EUSAR 2014; 10th European Conference on Synthetic Aperture Radar, </w:t>
      </w:r>
      <w:r w:rsidRPr="00000214">
        <w:t>3-5 June 2014, Edited by 1-4.</w:t>
      </w:r>
    </w:p>
    <w:bookmarkEnd w:id="190"/>
    <w:p w:rsidR="00000214" w:rsidRPr="00000214" w:rsidRDefault="00000214" w:rsidP="00000214">
      <w:pPr>
        <w:pStyle w:val="EndNoteBibliography"/>
        <w:spacing w:after="0"/>
      </w:pPr>
    </w:p>
    <w:p w:rsidR="00000214" w:rsidRPr="00000214" w:rsidRDefault="00000214" w:rsidP="00000214">
      <w:pPr>
        <w:pStyle w:val="EndNoteBibliography"/>
      </w:pPr>
      <w:bookmarkStart w:id="191" w:name="_ENREF_144"/>
      <w:r w:rsidRPr="00000214">
        <w:t xml:space="preserve">Roulet, N. T. 2000. Peatlands, Carbon Storage, Greenhouse Gases, and the Kyoto Protocol: Prospects and Significance for Canada. </w:t>
      </w:r>
      <w:r w:rsidRPr="00000214">
        <w:rPr>
          <w:i/>
        </w:rPr>
        <w:t>Wetlands</w:t>
      </w:r>
      <w:r w:rsidRPr="00000214">
        <w:t>, Vol. 20, No. 4, 605-615.</w:t>
      </w:r>
    </w:p>
    <w:bookmarkEnd w:id="191"/>
    <w:p w:rsidR="00000214" w:rsidRPr="00000214" w:rsidRDefault="00000214" w:rsidP="00000214">
      <w:pPr>
        <w:pStyle w:val="EndNoteBibliography"/>
        <w:spacing w:after="0"/>
      </w:pPr>
    </w:p>
    <w:p w:rsidR="00000214" w:rsidRPr="00000214" w:rsidRDefault="00000214" w:rsidP="00000214">
      <w:pPr>
        <w:pStyle w:val="EndNoteBibliography"/>
      </w:pPr>
      <w:bookmarkStart w:id="192" w:name="_ENREF_145"/>
      <w:r w:rsidRPr="00000214">
        <w:t xml:space="preserve">Russi, D., ten Brink, P., Farmer, A., Badura, T., Coates, D., Förster, J., Kumar, R. and Davidson, N. 2013. </w:t>
      </w:r>
      <w:r w:rsidRPr="00000214">
        <w:rPr>
          <w:i/>
        </w:rPr>
        <w:t>The economics of ecosystems and biodiversity for water and wetlands</w:t>
      </w:r>
      <w:r w:rsidRPr="00000214">
        <w:t>. G. Ramsar Secretariat, IEEP, London and Brussels. Report No. Final Consultation Draft.</w:t>
      </w:r>
    </w:p>
    <w:bookmarkEnd w:id="192"/>
    <w:p w:rsidR="00000214" w:rsidRPr="00000214" w:rsidRDefault="00000214" w:rsidP="00000214">
      <w:pPr>
        <w:pStyle w:val="EndNoteBibliography"/>
        <w:spacing w:after="0"/>
      </w:pPr>
    </w:p>
    <w:p w:rsidR="00000214" w:rsidRPr="00000214" w:rsidRDefault="00000214" w:rsidP="00000214">
      <w:pPr>
        <w:pStyle w:val="EndNoteBibliography"/>
      </w:pPr>
      <w:bookmarkStart w:id="193" w:name="_ENREF_146"/>
      <w:r w:rsidRPr="00000214">
        <w:t xml:space="preserve">Samsonov, S. V., Czarnogorska, M. and Charbonneau, F. 2015. Selecting Optimal RADARSAT Constellation Mission Beams for Monitoring Ground Deformation in Alberta’s Oil Sands. </w:t>
      </w:r>
      <w:r w:rsidRPr="00000214">
        <w:rPr>
          <w:i/>
        </w:rPr>
        <w:t>Canadian Journal of Remote Sensing</w:t>
      </w:r>
      <w:r w:rsidRPr="00000214">
        <w:t>, Vol. 41, No. 5, 390-400.</w:t>
      </w:r>
    </w:p>
    <w:bookmarkEnd w:id="193"/>
    <w:p w:rsidR="00000214" w:rsidRPr="00000214" w:rsidRDefault="00000214" w:rsidP="00000214">
      <w:pPr>
        <w:pStyle w:val="EndNoteBibliography"/>
        <w:spacing w:after="0"/>
      </w:pPr>
    </w:p>
    <w:p w:rsidR="00000214" w:rsidRPr="00000214" w:rsidRDefault="00000214" w:rsidP="00000214">
      <w:pPr>
        <w:pStyle w:val="EndNoteBibliography"/>
      </w:pPr>
      <w:bookmarkStart w:id="194" w:name="_ENREF_147"/>
      <w:r w:rsidRPr="00000214">
        <w:t xml:space="preserve">Sass, G. Z., Creed, I. F., Bayley, S. E. and Devito, K. J. 2007. Understanding variation in trophic status of lakes on the Boreal Plain: A 20 year retrospective using Landsat TM imagery. </w:t>
      </w:r>
      <w:r w:rsidRPr="00000214">
        <w:rPr>
          <w:i/>
        </w:rPr>
        <w:t>Remote Sensing of Environment</w:t>
      </w:r>
      <w:r w:rsidRPr="00000214">
        <w:t>, Vol. 109, No. 2, 127-141.</w:t>
      </w:r>
    </w:p>
    <w:bookmarkEnd w:id="194"/>
    <w:p w:rsidR="00000214" w:rsidRPr="00000214" w:rsidRDefault="00000214" w:rsidP="00000214">
      <w:pPr>
        <w:pStyle w:val="EndNoteBibliography"/>
        <w:spacing w:after="0"/>
      </w:pPr>
    </w:p>
    <w:p w:rsidR="00000214" w:rsidRPr="00000214" w:rsidRDefault="00000214" w:rsidP="00000214">
      <w:pPr>
        <w:pStyle w:val="EndNoteBibliography"/>
      </w:pPr>
      <w:bookmarkStart w:id="195" w:name="_ENREF_148"/>
      <w:r w:rsidRPr="00000214">
        <w:t xml:space="preserve">Scheuchl, B., Flett, D., Caves, R. and Cumming, I. 2004. Potential of RADARSAT-2 data for operational sea ice monitoring. </w:t>
      </w:r>
      <w:r w:rsidRPr="00000214">
        <w:rPr>
          <w:i/>
        </w:rPr>
        <w:t>Canadian Journal of Remote Sensing</w:t>
      </w:r>
      <w:r w:rsidRPr="00000214">
        <w:t>, Vol. 30, No. 3, 448-461.</w:t>
      </w:r>
    </w:p>
    <w:bookmarkEnd w:id="195"/>
    <w:p w:rsidR="00000214" w:rsidRPr="00000214" w:rsidRDefault="00000214" w:rsidP="00000214">
      <w:pPr>
        <w:pStyle w:val="EndNoteBibliography"/>
        <w:spacing w:after="0"/>
      </w:pPr>
    </w:p>
    <w:p w:rsidR="00000214" w:rsidRPr="00000214" w:rsidRDefault="00000214" w:rsidP="00000214">
      <w:pPr>
        <w:pStyle w:val="EndNoteBibliography"/>
      </w:pPr>
      <w:bookmarkStart w:id="196" w:name="_ENREF_149"/>
      <w:r w:rsidRPr="00000214">
        <w:t xml:space="preserve">Schmitt, A. and Brisco, B. 2013. Wetland Monitoring Using the Curvelet-Based Change Detection Method on Polarimetric SAR Imagery. </w:t>
      </w:r>
      <w:r w:rsidRPr="00000214">
        <w:rPr>
          <w:i/>
        </w:rPr>
        <w:t>Water</w:t>
      </w:r>
      <w:r w:rsidRPr="00000214">
        <w:t>, Vol. 5, No. 3, 1036.</w:t>
      </w:r>
    </w:p>
    <w:bookmarkEnd w:id="196"/>
    <w:p w:rsidR="00000214" w:rsidRPr="00000214" w:rsidRDefault="00000214" w:rsidP="00000214">
      <w:pPr>
        <w:pStyle w:val="EndNoteBibliography"/>
        <w:spacing w:after="0"/>
      </w:pPr>
    </w:p>
    <w:p w:rsidR="00000214" w:rsidRPr="00000214" w:rsidRDefault="00000214" w:rsidP="00000214">
      <w:pPr>
        <w:pStyle w:val="EndNoteBibliography"/>
      </w:pPr>
      <w:bookmarkStart w:id="197" w:name="_ENREF_150"/>
      <w:r w:rsidRPr="00000214">
        <w:t xml:space="preserve">Séguin, G. and Ahmed, S. 2009. RADARSAT constellation, project objectives and status. In </w:t>
      </w:r>
      <w:r w:rsidRPr="00000214">
        <w:rPr>
          <w:i/>
        </w:rPr>
        <w:t xml:space="preserve">2009 IEEE International Geoscience and Remote Sensing Symposium, </w:t>
      </w:r>
      <w:r w:rsidRPr="00000214">
        <w:t>12-17 July 2009, Edited by II-894-II-897.</w:t>
      </w:r>
    </w:p>
    <w:bookmarkEnd w:id="197"/>
    <w:p w:rsidR="00000214" w:rsidRPr="00000214" w:rsidRDefault="00000214" w:rsidP="00000214">
      <w:pPr>
        <w:pStyle w:val="EndNoteBibliography"/>
        <w:spacing w:after="0"/>
      </w:pPr>
    </w:p>
    <w:p w:rsidR="00000214" w:rsidRPr="00000214" w:rsidRDefault="00000214" w:rsidP="00000214">
      <w:pPr>
        <w:pStyle w:val="EndNoteBibliography"/>
      </w:pPr>
      <w:bookmarkStart w:id="198" w:name="_ENREF_151"/>
      <w:r w:rsidRPr="00000214">
        <w:t xml:space="preserve">Sethre, P. R., Rundquist, B. C. and Todhunter, P. E. 2005. Remote Detection of Prairie Pothole Ponds in the Devils Lake Basin, North Dakota. </w:t>
      </w:r>
      <w:r w:rsidRPr="00000214">
        <w:rPr>
          <w:i/>
        </w:rPr>
        <w:t>GIScience &amp; Remote Sensing</w:t>
      </w:r>
      <w:r w:rsidRPr="00000214">
        <w:t>, Vol. 42, No. 4, 277-296.</w:t>
      </w:r>
    </w:p>
    <w:bookmarkEnd w:id="198"/>
    <w:p w:rsidR="00000214" w:rsidRPr="00000214" w:rsidRDefault="00000214" w:rsidP="00000214">
      <w:pPr>
        <w:pStyle w:val="EndNoteBibliography"/>
        <w:spacing w:after="0"/>
      </w:pPr>
    </w:p>
    <w:p w:rsidR="00000214" w:rsidRPr="00000214" w:rsidRDefault="00000214" w:rsidP="00000214">
      <w:pPr>
        <w:pStyle w:val="EndNoteBibliography"/>
      </w:pPr>
      <w:bookmarkStart w:id="199" w:name="_ENREF_152"/>
      <w:r w:rsidRPr="00000214">
        <w:t xml:space="preserve">Smith, K., Smith, C., Forest, S. and Richard, A. 2007. </w:t>
      </w:r>
      <w:r w:rsidRPr="00000214">
        <w:rPr>
          <w:i/>
        </w:rPr>
        <w:t>A Field Guide to the Wetlands of the Boreal Plains Ecozone of Canada</w:t>
      </w:r>
      <w:r w:rsidRPr="00000214">
        <w:t>. D. U. Canada, Edmonton, alberta, Canada. Report No. 1.0.</w:t>
      </w:r>
    </w:p>
    <w:bookmarkEnd w:id="199"/>
    <w:p w:rsidR="00000214" w:rsidRPr="00000214" w:rsidRDefault="00000214" w:rsidP="00000214">
      <w:pPr>
        <w:pStyle w:val="EndNoteBibliography"/>
        <w:spacing w:after="0"/>
      </w:pPr>
    </w:p>
    <w:p w:rsidR="00000214" w:rsidRPr="00000214" w:rsidRDefault="00000214" w:rsidP="00000214">
      <w:pPr>
        <w:pStyle w:val="EndNoteBibliography"/>
      </w:pPr>
      <w:bookmarkStart w:id="200" w:name="_ENREF_153"/>
      <w:r w:rsidRPr="00000214">
        <w:t xml:space="preserve">Soil Classification Working Group. 1998. </w:t>
      </w:r>
      <w:r w:rsidRPr="00000214">
        <w:rPr>
          <w:i/>
        </w:rPr>
        <w:t>The Canadian System of Soil Classification (3rd Edition)</w:t>
      </w:r>
      <w:r w:rsidRPr="00000214">
        <w:t>. Agriculture and Agri-Food Canada, Publ. 1646 (Revised), Ottawa, Ontario, Canada.</w:t>
      </w:r>
    </w:p>
    <w:bookmarkEnd w:id="200"/>
    <w:p w:rsidR="00000214" w:rsidRPr="00000214" w:rsidRDefault="00000214" w:rsidP="00000214">
      <w:pPr>
        <w:pStyle w:val="EndNoteBibliography"/>
        <w:spacing w:after="0"/>
      </w:pPr>
    </w:p>
    <w:p w:rsidR="00000214" w:rsidRPr="00000214" w:rsidRDefault="00000214" w:rsidP="00000214">
      <w:pPr>
        <w:pStyle w:val="EndNoteBibliography"/>
      </w:pPr>
      <w:bookmarkStart w:id="201" w:name="_ENREF_154"/>
      <w:r w:rsidRPr="00000214">
        <w:t xml:space="preserve">Space Application Centre. 2015. </w:t>
      </w:r>
      <w:r w:rsidRPr="00000214">
        <w:rPr>
          <w:i/>
        </w:rPr>
        <w:t>NISAR Mission</w:t>
      </w:r>
      <w:r w:rsidRPr="00000214">
        <w:t xml:space="preserve"> [online]. Available from http://www.sac.gov.in/nisar/NisarMission.html [cited September 2017].</w:t>
      </w:r>
    </w:p>
    <w:bookmarkEnd w:id="201"/>
    <w:p w:rsidR="00000214" w:rsidRPr="00000214" w:rsidRDefault="00000214" w:rsidP="00000214">
      <w:pPr>
        <w:pStyle w:val="EndNoteBibliography"/>
        <w:spacing w:after="0"/>
      </w:pPr>
    </w:p>
    <w:p w:rsidR="00000214" w:rsidRPr="00000214" w:rsidRDefault="00000214" w:rsidP="00000214">
      <w:pPr>
        <w:pStyle w:val="EndNoteBibliography"/>
      </w:pPr>
      <w:bookmarkStart w:id="202" w:name="_ENREF_155"/>
      <w:r w:rsidRPr="00000214">
        <w:t xml:space="preserve">Stewart, R. and Kantrud, H. 1971. </w:t>
      </w:r>
      <w:r w:rsidRPr="00000214">
        <w:rPr>
          <w:i/>
        </w:rPr>
        <w:t>Classification of natural ponds and lakes in the glaciated prairie region</w:t>
      </w:r>
      <w:r w:rsidRPr="00000214">
        <w:t>. U. S. F. a. W. S. Bureau of Sport Fisheries and Wildlife, Washington D.C., USA. Report No. Resource Publication 92.</w:t>
      </w:r>
    </w:p>
    <w:bookmarkEnd w:id="202"/>
    <w:p w:rsidR="00000214" w:rsidRPr="00000214" w:rsidRDefault="00000214" w:rsidP="00000214">
      <w:pPr>
        <w:pStyle w:val="EndNoteBibliography"/>
        <w:spacing w:after="0"/>
      </w:pPr>
    </w:p>
    <w:p w:rsidR="00000214" w:rsidRPr="00000214" w:rsidRDefault="00000214" w:rsidP="00000214">
      <w:pPr>
        <w:pStyle w:val="EndNoteBibliography"/>
      </w:pPr>
      <w:bookmarkStart w:id="203" w:name="_ENREF_156"/>
      <w:r w:rsidRPr="00000214">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000214">
        <w:rPr>
          <w:i/>
        </w:rPr>
        <w:t>Remote Sensing of Environment</w:t>
      </w:r>
      <w:r w:rsidRPr="00000214">
        <w:t>, Vol. 89, No. 3, 281-308.</w:t>
      </w:r>
    </w:p>
    <w:bookmarkEnd w:id="203"/>
    <w:p w:rsidR="00000214" w:rsidRPr="00000214" w:rsidRDefault="00000214" w:rsidP="00000214">
      <w:pPr>
        <w:pStyle w:val="EndNoteBibliography"/>
        <w:spacing w:after="0"/>
      </w:pPr>
    </w:p>
    <w:p w:rsidR="00000214" w:rsidRPr="00000214" w:rsidRDefault="00000214" w:rsidP="00000214">
      <w:pPr>
        <w:pStyle w:val="EndNoteBibliography"/>
      </w:pPr>
      <w:bookmarkStart w:id="204" w:name="_ENREF_157"/>
      <w:r w:rsidRPr="00000214">
        <w:t xml:space="preserve">Sun, G., Ranson, K. J., Kimes, D. S., Blair, J. B. and Kovacs, K. 2008. Forest vertical structure from GLAS: An evaluation using LVIS and SRTM data. </w:t>
      </w:r>
      <w:r w:rsidRPr="00000214">
        <w:rPr>
          <w:i/>
        </w:rPr>
        <w:t>Remote Sensing of Environment</w:t>
      </w:r>
      <w:r w:rsidRPr="00000214">
        <w:t>, Vol. 112, No. 1, 107-117.</w:t>
      </w:r>
    </w:p>
    <w:bookmarkEnd w:id="204"/>
    <w:p w:rsidR="00000214" w:rsidRPr="00000214" w:rsidRDefault="00000214" w:rsidP="00000214">
      <w:pPr>
        <w:pStyle w:val="EndNoteBibliography"/>
        <w:spacing w:after="0"/>
      </w:pPr>
    </w:p>
    <w:p w:rsidR="00000214" w:rsidRPr="00000214" w:rsidRDefault="00000214" w:rsidP="00000214">
      <w:pPr>
        <w:pStyle w:val="EndNoteBibliography"/>
      </w:pPr>
      <w:bookmarkStart w:id="205" w:name="_ENREF_158"/>
      <w:r w:rsidRPr="00000214">
        <w:t xml:space="preserve">Szantoi, Z., Escobedo, F., Abd-Elrahman, A., Smith, S. and Pearlstine, L. 2013. Analyzing fine-scale wetland composition using high resolution imagery and texture features. </w:t>
      </w:r>
      <w:r w:rsidRPr="00000214">
        <w:rPr>
          <w:i/>
        </w:rPr>
        <w:t>International Journal of Applied Earth Observation and Geoinformation</w:t>
      </w:r>
      <w:r w:rsidRPr="00000214">
        <w:t>, Vol. 23, No. 204-212.</w:t>
      </w:r>
    </w:p>
    <w:bookmarkEnd w:id="205"/>
    <w:p w:rsidR="00000214" w:rsidRPr="00000214" w:rsidRDefault="00000214" w:rsidP="00000214">
      <w:pPr>
        <w:pStyle w:val="EndNoteBibliography"/>
        <w:spacing w:after="0"/>
      </w:pPr>
    </w:p>
    <w:p w:rsidR="00000214" w:rsidRPr="00000214" w:rsidRDefault="00000214" w:rsidP="00000214">
      <w:pPr>
        <w:pStyle w:val="EndNoteBibliography"/>
      </w:pPr>
      <w:bookmarkStart w:id="206" w:name="_ENREF_159"/>
      <w:r w:rsidRPr="00000214">
        <w:t xml:space="preserve">Tarnocai, C. 2009. The Impact of Climate Change on Canadian Peatlands. </w:t>
      </w:r>
      <w:r w:rsidRPr="00000214">
        <w:rPr>
          <w:i/>
        </w:rPr>
        <w:t>Canadian Water Resources Journal / Revue canadienne des ressources hydriques</w:t>
      </w:r>
      <w:r w:rsidRPr="00000214">
        <w:t>, Vol. 34, No. 4, 453-466.</w:t>
      </w:r>
    </w:p>
    <w:bookmarkEnd w:id="206"/>
    <w:p w:rsidR="00000214" w:rsidRPr="00000214" w:rsidRDefault="00000214" w:rsidP="00000214">
      <w:pPr>
        <w:pStyle w:val="EndNoteBibliography"/>
        <w:spacing w:after="0"/>
      </w:pPr>
    </w:p>
    <w:p w:rsidR="00000214" w:rsidRPr="00000214" w:rsidRDefault="00000214" w:rsidP="00000214">
      <w:pPr>
        <w:pStyle w:val="EndNoteBibliography"/>
      </w:pPr>
      <w:bookmarkStart w:id="207" w:name="_ENREF_160"/>
      <w:r w:rsidRPr="00000214">
        <w:t xml:space="preserve">Taylor, A. R. D., Howard, G. W. and Begg, G. W. 1995. Developing Wetland Inventories in Southern Africa: A Review. </w:t>
      </w:r>
      <w:r w:rsidRPr="00000214">
        <w:rPr>
          <w:i/>
        </w:rPr>
        <w:t>Vegetatio</w:t>
      </w:r>
      <w:r w:rsidRPr="00000214">
        <w:t>, Vol. 118, No. 1/2, 57-79.</w:t>
      </w:r>
    </w:p>
    <w:bookmarkEnd w:id="207"/>
    <w:p w:rsidR="00000214" w:rsidRPr="00000214" w:rsidRDefault="00000214" w:rsidP="00000214">
      <w:pPr>
        <w:pStyle w:val="EndNoteBibliography"/>
        <w:spacing w:after="0"/>
      </w:pPr>
    </w:p>
    <w:p w:rsidR="00000214" w:rsidRPr="00000214" w:rsidRDefault="00000214" w:rsidP="00000214">
      <w:pPr>
        <w:pStyle w:val="EndNoteBibliography"/>
      </w:pPr>
      <w:bookmarkStart w:id="208" w:name="_ENREF_161"/>
      <w:r w:rsidRPr="00000214">
        <w:t xml:space="preserve">Thompson, A. A. 2010. Innovative Capabilities of the RADARSAT Constellation Mission. In </w:t>
      </w:r>
      <w:r w:rsidRPr="00000214">
        <w:rPr>
          <w:i/>
        </w:rPr>
        <w:t xml:space="preserve">8th European Conference on Synthetic Aperture Radar, </w:t>
      </w:r>
      <w:r w:rsidRPr="00000214">
        <w:t>7-10 June 2010, Edited by 1-3.</w:t>
      </w:r>
    </w:p>
    <w:bookmarkEnd w:id="208"/>
    <w:p w:rsidR="00000214" w:rsidRPr="00000214" w:rsidRDefault="00000214" w:rsidP="00000214">
      <w:pPr>
        <w:pStyle w:val="EndNoteBibliography"/>
        <w:spacing w:after="0"/>
      </w:pPr>
    </w:p>
    <w:p w:rsidR="00000214" w:rsidRPr="00000214" w:rsidRDefault="00000214" w:rsidP="00000214">
      <w:pPr>
        <w:pStyle w:val="EndNoteBibliography"/>
      </w:pPr>
      <w:bookmarkStart w:id="209" w:name="_ENREF_162"/>
      <w:r w:rsidRPr="00000214">
        <w:t xml:space="preserve">Thompson, A. A. 2015. Overview of the RADARSAT Constellation Mission. </w:t>
      </w:r>
      <w:r w:rsidRPr="00000214">
        <w:rPr>
          <w:i/>
        </w:rPr>
        <w:t>Canadian Journal of Remote Sensing</w:t>
      </w:r>
      <w:r w:rsidRPr="00000214">
        <w:t>, Vol. 41, No. 5, 401-407.</w:t>
      </w:r>
    </w:p>
    <w:bookmarkEnd w:id="209"/>
    <w:p w:rsidR="00000214" w:rsidRPr="00000214" w:rsidRDefault="00000214" w:rsidP="00000214">
      <w:pPr>
        <w:pStyle w:val="EndNoteBibliography"/>
        <w:spacing w:after="0"/>
      </w:pPr>
    </w:p>
    <w:p w:rsidR="00000214" w:rsidRPr="00000214" w:rsidRDefault="00000214" w:rsidP="00000214">
      <w:pPr>
        <w:pStyle w:val="EndNoteBibliography"/>
      </w:pPr>
      <w:bookmarkStart w:id="210" w:name="_ENREF_163"/>
      <w:r w:rsidRPr="00000214">
        <w:t xml:space="preserve">Touzi, R., Boerner, W. M., Lee, J. S. and Lueneburg, E. 2004. A review of polarimetry in the context of synthetic aperture radar: concepts and information extraction. </w:t>
      </w:r>
      <w:r w:rsidRPr="00000214">
        <w:rPr>
          <w:i/>
        </w:rPr>
        <w:t>Canadian Journal of Remote Sensing</w:t>
      </w:r>
      <w:r w:rsidRPr="00000214">
        <w:t>, Vol. 30, No. 3, 380-407.</w:t>
      </w:r>
    </w:p>
    <w:bookmarkEnd w:id="210"/>
    <w:p w:rsidR="00000214" w:rsidRPr="00000214" w:rsidRDefault="00000214" w:rsidP="00000214">
      <w:pPr>
        <w:pStyle w:val="EndNoteBibliography"/>
        <w:spacing w:after="0"/>
      </w:pPr>
    </w:p>
    <w:p w:rsidR="00000214" w:rsidRPr="00000214" w:rsidRDefault="00000214" w:rsidP="00000214">
      <w:pPr>
        <w:pStyle w:val="EndNoteBibliography"/>
      </w:pPr>
      <w:bookmarkStart w:id="211" w:name="_ENREF_164"/>
      <w:r w:rsidRPr="00000214">
        <w:t xml:space="preserve">Touzi, R., Deschamps, A. and Rother, G. 2007. Wetland characterization using polarimetric RADARSAT-2 capability. </w:t>
      </w:r>
      <w:r w:rsidRPr="00000214">
        <w:rPr>
          <w:i/>
        </w:rPr>
        <w:t>Canadian Journal of Remote Sensing</w:t>
      </w:r>
      <w:r w:rsidRPr="00000214">
        <w:t>, Vol. 33, No. sup1, S56-S67.</w:t>
      </w:r>
    </w:p>
    <w:bookmarkEnd w:id="211"/>
    <w:p w:rsidR="00000214" w:rsidRPr="00000214" w:rsidRDefault="00000214" w:rsidP="00000214">
      <w:pPr>
        <w:pStyle w:val="EndNoteBibliography"/>
        <w:spacing w:after="0"/>
      </w:pPr>
    </w:p>
    <w:p w:rsidR="00000214" w:rsidRPr="00000214" w:rsidRDefault="00000214" w:rsidP="00000214">
      <w:pPr>
        <w:pStyle w:val="EndNoteBibliography"/>
      </w:pPr>
      <w:bookmarkStart w:id="212" w:name="_ENREF_165"/>
      <w:r w:rsidRPr="00000214">
        <w:t xml:space="preserve">Townsend, P. A. 2001. Mapping seasonal flooding in forested wetlands using multi-temporal Radarsat SAR. </w:t>
      </w:r>
      <w:r w:rsidRPr="00000214">
        <w:rPr>
          <w:i/>
        </w:rPr>
        <w:t>Photogrammetric engineering and remote sensing</w:t>
      </w:r>
      <w:r w:rsidRPr="00000214">
        <w:t>, Vol. 67, No. 7, 857-864.</w:t>
      </w:r>
    </w:p>
    <w:bookmarkEnd w:id="212"/>
    <w:p w:rsidR="00000214" w:rsidRPr="00000214" w:rsidRDefault="00000214" w:rsidP="00000214">
      <w:pPr>
        <w:pStyle w:val="EndNoteBibliography"/>
        <w:spacing w:after="0"/>
      </w:pPr>
    </w:p>
    <w:p w:rsidR="00000214" w:rsidRPr="00000214" w:rsidRDefault="00000214" w:rsidP="00000214">
      <w:pPr>
        <w:pStyle w:val="EndNoteBibliography"/>
      </w:pPr>
      <w:bookmarkStart w:id="213" w:name="_ENREF_166"/>
      <w:r w:rsidRPr="00000214">
        <w:t xml:space="preserve">Townsend, P. A. 2002. Relationships between forest structure and the detection of flood inundation in forested wetlands using C-band SAR. </w:t>
      </w:r>
      <w:r w:rsidRPr="00000214">
        <w:rPr>
          <w:i/>
        </w:rPr>
        <w:t>International Journal of Remote Sensing</w:t>
      </w:r>
      <w:r w:rsidRPr="00000214">
        <w:t>, Vol. 23, No. 3, 443-460.</w:t>
      </w:r>
    </w:p>
    <w:bookmarkEnd w:id="213"/>
    <w:p w:rsidR="00000214" w:rsidRPr="00000214" w:rsidRDefault="00000214" w:rsidP="00000214">
      <w:pPr>
        <w:pStyle w:val="EndNoteBibliography"/>
        <w:spacing w:after="0"/>
      </w:pPr>
    </w:p>
    <w:p w:rsidR="00000214" w:rsidRPr="00000214" w:rsidRDefault="00000214" w:rsidP="00000214">
      <w:pPr>
        <w:pStyle w:val="EndNoteBibliography"/>
      </w:pPr>
      <w:bookmarkStart w:id="214" w:name="_ENREF_167"/>
      <w:r w:rsidRPr="00000214">
        <w:t xml:space="preserve">Töyrä, J., Pietroniro, A. and Martz, L. W. 2001. Multisensor Hydrologic Assessment of a Freshwater Wetland. </w:t>
      </w:r>
      <w:r w:rsidRPr="00000214">
        <w:rPr>
          <w:i/>
        </w:rPr>
        <w:t>Remote Sensing of Environment</w:t>
      </w:r>
      <w:r w:rsidRPr="00000214">
        <w:t>, Vol. 75, No. 2, 162-173.</w:t>
      </w:r>
    </w:p>
    <w:bookmarkEnd w:id="214"/>
    <w:p w:rsidR="00000214" w:rsidRPr="00000214" w:rsidRDefault="00000214" w:rsidP="00000214">
      <w:pPr>
        <w:pStyle w:val="EndNoteBibliography"/>
        <w:spacing w:after="0"/>
      </w:pPr>
    </w:p>
    <w:p w:rsidR="00000214" w:rsidRPr="00000214" w:rsidRDefault="00000214" w:rsidP="00000214">
      <w:pPr>
        <w:pStyle w:val="EndNoteBibliography"/>
      </w:pPr>
      <w:bookmarkStart w:id="215" w:name="_ENREF_168"/>
      <w:r w:rsidRPr="00000214">
        <w:t xml:space="preserve">Ustin, S. L., Wessman, C. A., Curtis, B., Kasischke, E., Way, J. and Vanderbilt, V. C. 1991. Opportunities for Using the EOS Imaging Spectrometers and Synthetic Aperture Radar in Ecological Models. </w:t>
      </w:r>
      <w:r w:rsidRPr="00000214">
        <w:rPr>
          <w:i/>
        </w:rPr>
        <w:t>Ecology</w:t>
      </w:r>
      <w:r w:rsidRPr="00000214">
        <w:t>, Vol. 72, No. 6, 1934-1945.</w:t>
      </w:r>
    </w:p>
    <w:bookmarkEnd w:id="215"/>
    <w:p w:rsidR="00000214" w:rsidRPr="00000214" w:rsidRDefault="00000214" w:rsidP="00000214">
      <w:pPr>
        <w:pStyle w:val="EndNoteBibliography"/>
        <w:spacing w:after="0"/>
      </w:pPr>
    </w:p>
    <w:p w:rsidR="00000214" w:rsidRPr="00000214" w:rsidRDefault="00000214" w:rsidP="00000214">
      <w:pPr>
        <w:pStyle w:val="EndNoteBibliography"/>
      </w:pPr>
      <w:bookmarkStart w:id="216" w:name="_ENREF_169"/>
      <w:r w:rsidRPr="00000214">
        <w:t xml:space="preserve">Vachon, P. W. and Wolfe, J. 2011. C-Band Cross-Polarization Wind Speed Retrieval. </w:t>
      </w:r>
      <w:r w:rsidRPr="00000214">
        <w:rPr>
          <w:i/>
        </w:rPr>
        <w:t>IEEE Geoscience and Remote Sensing Letters</w:t>
      </w:r>
      <w:r w:rsidRPr="00000214">
        <w:t>, Vol. 8, No. 3, 456-459.</w:t>
      </w:r>
    </w:p>
    <w:bookmarkEnd w:id="216"/>
    <w:p w:rsidR="00000214" w:rsidRPr="00000214" w:rsidRDefault="00000214" w:rsidP="00000214">
      <w:pPr>
        <w:pStyle w:val="EndNoteBibliography"/>
        <w:spacing w:after="0"/>
      </w:pPr>
    </w:p>
    <w:p w:rsidR="00000214" w:rsidRPr="00000214" w:rsidRDefault="00000214" w:rsidP="00000214">
      <w:pPr>
        <w:pStyle w:val="EndNoteBibliography"/>
      </w:pPr>
      <w:bookmarkStart w:id="217" w:name="_ENREF_170"/>
      <w:r w:rsidRPr="00000214">
        <w:t xml:space="preserve">van Zyl, J. J. 1989. Unsupervised classification of scattering behavior using radar polarimetry data. </w:t>
      </w:r>
      <w:r w:rsidRPr="00000214">
        <w:rPr>
          <w:i/>
        </w:rPr>
        <w:t>IEEE Transactions on Geoscience and Remote Sensing</w:t>
      </w:r>
      <w:r w:rsidRPr="00000214">
        <w:t>, Vol. 27, No. 1, 36-45.</w:t>
      </w:r>
    </w:p>
    <w:bookmarkEnd w:id="217"/>
    <w:p w:rsidR="00000214" w:rsidRPr="00000214" w:rsidRDefault="00000214" w:rsidP="00000214">
      <w:pPr>
        <w:pStyle w:val="EndNoteBibliography"/>
        <w:spacing w:after="0"/>
      </w:pPr>
    </w:p>
    <w:p w:rsidR="00000214" w:rsidRPr="00000214" w:rsidRDefault="00000214" w:rsidP="00000214">
      <w:pPr>
        <w:pStyle w:val="EndNoteBibliography"/>
      </w:pPr>
      <w:bookmarkStart w:id="218" w:name="_ENREF_171"/>
      <w:r w:rsidRPr="00000214">
        <w:t xml:space="preserve">Vitt, D. H., Halsey, L. A., Thormann, M. N. and Martin, T. 1996. </w:t>
      </w:r>
      <w:r w:rsidRPr="00000214">
        <w:rPr>
          <w:i/>
        </w:rPr>
        <w:t>Peatland inventory of Alberta Phase I: overview of peatland resources in the natural regions and subregions of the province</w:t>
      </w:r>
      <w:r w:rsidRPr="00000214">
        <w:t>. A. P. R. Centre, Edmonton, Alberta, Canada. Report No. Publication No. 96-1.</w:t>
      </w:r>
    </w:p>
    <w:bookmarkEnd w:id="218"/>
    <w:p w:rsidR="00000214" w:rsidRPr="00000214" w:rsidRDefault="00000214" w:rsidP="00000214">
      <w:pPr>
        <w:pStyle w:val="EndNoteBibliography"/>
        <w:spacing w:after="0"/>
      </w:pPr>
    </w:p>
    <w:p w:rsidR="00000214" w:rsidRPr="00000214" w:rsidRDefault="00000214" w:rsidP="00000214">
      <w:pPr>
        <w:pStyle w:val="EndNoteBibliography"/>
      </w:pPr>
      <w:bookmarkStart w:id="219" w:name="_ENREF_172"/>
      <w:r w:rsidRPr="00000214">
        <w:t xml:space="preserve">Vitt, D. H., Halsey, L. A. and Zoltai, S. C. 1994. The Bog Landforms of Continental Western Canada in Relation to Climate and Permafrost Patterns. </w:t>
      </w:r>
      <w:r w:rsidRPr="00000214">
        <w:rPr>
          <w:i/>
        </w:rPr>
        <w:t>Arctic and Alpine Research</w:t>
      </w:r>
      <w:r w:rsidRPr="00000214">
        <w:t>, Vol. 26, No. 1, 1-13.</w:t>
      </w:r>
    </w:p>
    <w:bookmarkEnd w:id="219"/>
    <w:p w:rsidR="00000214" w:rsidRPr="00000214" w:rsidRDefault="00000214" w:rsidP="00000214">
      <w:pPr>
        <w:pStyle w:val="EndNoteBibliography"/>
        <w:spacing w:after="0"/>
      </w:pPr>
    </w:p>
    <w:p w:rsidR="00000214" w:rsidRPr="00000214" w:rsidRDefault="00000214" w:rsidP="00000214">
      <w:pPr>
        <w:pStyle w:val="EndNoteBibliography"/>
      </w:pPr>
      <w:bookmarkStart w:id="220" w:name="_ENREF_173"/>
      <w:r w:rsidRPr="00000214">
        <w:t xml:space="preserve">Vitt, D. H., Van Wirdum, G., Zoltai, S. C. and Halsey, L. A. 1993. Habitat requirements of Scorpidium scorpiodes and fen development in continental Canada. </w:t>
      </w:r>
      <w:r w:rsidRPr="00000214">
        <w:rPr>
          <w:i/>
        </w:rPr>
        <w:t>Bryologist</w:t>
      </w:r>
      <w:r w:rsidRPr="00000214">
        <w:t>, Vol. 96, No. 1, 106-111.</w:t>
      </w:r>
    </w:p>
    <w:bookmarkEnd w:id="220"/>
    <w:p w:rsidR="00000214" w:rsidRPr="00000214" w:rsidRDefault="00000214" w:rsidP="00000214">
      <w:pPr>
        <w:pStyle w:val="EndNoteBibliography"/>
        <w:spacing w:after="0"/>
      </w:pPr>
    </w:p>
    <w:p w:rsidR="00000214" w:rsidRPr="00000214" w:rsidRDefault="00000214" w:rsidP="00000214">
      <w:pPr>
        <w:pStyle w:val="EndNoteBibliography"/>
      </w:pPr>
      <w:bookmarkStart w:id="221" w:name="_ENREF_174"/>
      <w:r w:rsidRPr="00000214">
        <w:t xml:space="preserve">Wdowinski, S., Hong, S. H. and Kim, S. W. 2008a. Evaluation of TerraSAR-X Observations for Wetland InSAR Application. In </w:t>
      </w:r>
      <w:r w:rsidRPr="00000214">
        <w:rPr>
          <w:i/>
        </w:rPr>
        <w:t xml:space="preserve">IGARSS 2008 - 2008 IEEE International Geoscience and Remote Sensing Symposium, </w:t>
      </w:r>
      <w:r w:rsidRPr="00000214">
        <w:t>7-11 July 2008, Edited by IV - 1233-IV - 1236.</w:t>
      </w:r>
    </w:p>
    <w:bookmarkEnd w:id="221"/>
    <w:p w:rsidR="00000214" w:rsidRPr="00000214" w:rsidRDefault="00000214" w:rsidP="00000214">
      <w:pPr>
        <w:pStyle w:val="EndNoteBibliography"/>
        <w:spacing w:after="0"/>
      </w:pPr>
    </w:p>
    <w:p w:rsidR="00000214" w:rsidRPr="00000214" w:rsidRDefault="00000214" w:rsidP="00000214">
      <w:pPr>
        <w:pStyle w:val="EndNoteBibliography"/>
      </w:pPr>
      <w:bookmarkStart w:id="222" w:name="_ENREF_175"/>
      <w:r w:rsidRPr="00000214">
        <w:t xml:space="preserve">Wdowinski, S., Kim, S.-W., Amelung, F., Dixon, T. H., Miralles-Wilhelm, F. and Sonenshein, R. 2008b. Space-based detection of wetlands' surface water level changes from L-band SAR interferometry. </w:t>
      </w:r>
      <w:r w:rsidRPr="00000214">
        <w:rPr>
          <w:i/>
        </w:rPr>
        <w:t>Remote Sensing of Environment</w:t>
      </w:r>
      <w:r w:rsidRPr="00000214">
        <w:t>, Vol. 112, No. 3, 681-696.</w:t>
      </w:r>
    </w:p>
    <w:bookmarkEnd w:id="222"/>
    <w:p w:rsidR="00000214" w:rsidRPr="00000214" w:rsidRDefault="00000214" w:rsidP="00000214">
      <w:pPr>
        <w:pStyle w:val="EndNoteBibliography"/>
        <w:spacing w:after="0"/>
      </w:pPr>
    </w:p>
    <w:p w:rsidR="00000214" w:rsidRPr="00000214" w:rsidRDefault="00000214" w:rsidP="00000214">
      <w:pPr>
        <w:pStyle w:val="EndNoteBibliography"/>
      </w:pPr>
      <w:bookmarkStart w:id="223" w:name="_ENREF_176"/>
      <w:r w:rsidRPr="00000214">
        <w:t xml:space="preserve">White, L., Brisco, B., Dabboor, M., Schmitt, A. and Pratt, A. 2015. A Collection of SAR Methodologies for Monitoring Wetlands. </w:t>
      </w:r>
      <w:r w:rsidRPr="00000214">
        <w:rPr>
          <w:i/>
        </w:rPr>
        <w:t>Remote Sensing</w:t>
      </w:r>
      <w:r w:rsidRPr="00000214">
        <w:t>, Vol. 7, No. 6, 7615.</w:t>
      </w:r>
    </w:p>
    <w:bookmarkEnd w:id="223"/>
    <w:p w:rsidR="00000214" w:rsidRPr="00000214" w:rsidRDefault="00000214" w:rsidP="00000214">
      <w:pPr>
        <w:pStyle w:val="EndNoteBibliography"/>
        <w:spacing w:after="0"/>
      </w:pPr>
    </w:p>
    <w:p w:rsidR="00000214" w:rsidRPr="00000214" w:rsidRDefault="00000214" w:rsidP="00000214">
      <w:pPr>
        <w:pStyle w:val="EndNoteBibliography"/>
      </w:pPr>
      <w:bookmarkStart w:id="224" w:name="_ENREF_177"/>
      <w:r w:rsidRPr="00000214">
        <w:t xml:space="preserve">White, L., Brisco, B., Pregitzer, M., Tedford, B. and Boychuk, L. 2014. RADARSAT-2 Beam Mode Selection for Surface Water and Flooded Vegetation Mapping. </w:t>
      </w:r>
      <w:r w:rsidRPr="00000214">
        <w:rPr>
          <w:i/>
        </w:rPr>
        <w:t>Canadian Journal of Remote Sensing</w:t>
      </w:r>
      <w:r w:rsidRPr="00000214">
        <w:t>, Vol. 40, No. 2, 135-151.</w:t>
      </w:r>
    </w:p>
    <w:bookmarkEnd w:id="224"/>
    <w:p w:rsidR="00000214" w:rsidRPr="00000214" w:rsidRDefault="00000214" w:rsidP="00000214">
      <w:pPr>
        <w:pStyle w:val="EndNoteBibliography"/>
        <w:spacing w:after="0"/>
      </w:pPr>
    </w:p>
    <w:p w:rsidR="00000214" w:rsidRPr="00000214" w:rsidRDefault="00000214" w:rsidP="00000214">
      <w:pPr>
        <w:pStyle w:val="EndNoteBibliography"/>
      </w:pPr>
      <w:bookmarkStart w:id="225" w:name="_ENREF_178"/>
      <w:r w:rsidRPr="00000214">
        <w:lastRenderedPageBreak/>
        <w:t xml:space="preserve">White, L., Millard, K., Banks, S., Richardson, M., Pasher, J. and Duffe, J. 2017. Moving to the RADARSAT Constellation Mission: Comparing Synthesized Compact Polarimetry and Dual Polarimetry Data with Fully Polarimetric RADARSAT-2 Data for Image Classification of Peatlands. </w:t>
      </w:r>
      <w:r w:rsidRPr="00000214">
        <w:rPr>
          <w:i/>
        </w:rPr>
        <w:t>Remote Sensing</w:t>
      </w:r>
      <w:r w:rsidRPr="00000214">
        <w:t>, Vol. 9, No. 6, 573.</w:t>
      </w:r>
    </w:p>
    <w:bookmarkEnd w:id="225"/>
    <w:p w:rsidR="00000214" w:rsidRPr="00000214" w:rsidRDefault="00000214" w:rsidP="00000214">
      <w:pPr>
        <w:pStyle w:val="EndNoteBibliography"/>
        <w:spacing w:after="0"/>
      </w:pPr>
    </w:p>
    <w:p w:rsidR="00000214" w:rsidRPr="00000214" w:rsidRDefault="00000214" w:rsidP="00000214">
      <w:pPr>
        <w:pStyle w:val="EndNoteBibliography"/>
      </w:pPr>
      <w:bookmarkStart w:id="226" w:name="_ENREF_179"/>
      <w:r w:rsidRPr="00000214">
        <w:t xml:space="preserve">Wilen, B. O. and Bates, M. K. 1995. The US Fish and Wildlife Service National wetlands inventory project. In </w:t>
      </w:r>
      <w:r w:rsidRPr="00000214">
        <w:rPr>
          <w:i/>
        </w:rPr>
        <w:t>Classification and inventory of the world’s wetlands</w:t>
      </w:r>
      <w:r w:rsidRPr="00000214">
        <w:t>. Edited by C. M. Finlayson and A. G. van der Valk. Advances in Vegetation Science 16, Reprint from Vegetatio 118, 153-169,</w:t>
      </w:r>
      <w:r w:rsidRPr="00000214">
        <w:rPr>
          <w:b/>
        </w:rPr>
        <w:t xml:space="preserve"> </w:t>
      </w:r>
    </w:p>
    <w:bookmarkEnd w:id="226"/>
    <w:p w:rsidR="00000214" w:rsidRPr="00000214" w:rsidRDefault="00000214" w:rsidP="00000214">
      <w:pPr>
        <w:pStyle w:val="EndNoteBibliography"/>
        <w:spacing w:after="0"/>
      </w:pPr>
    </w:p>
    <w:p w:rsidR="00000214" w:rsidRPr="00000214" w:rsidRDefault="00000214" w:rsidP="00000214">
      <w:pPr>
        <w:pStyle w:val="EndNoteBibliography"/>
      </w:pPr>
      <w:bookmarkStart w:id="227" w:name="_ENREF_180"/>
      <w:r w:rsidRPr="00000214">
        <w:t xml:space="preserve">Wilen, B. O. and Tiner, R. W. 1993. Wetlands of the United States. In </w:t>
      </w:r>
      <w:r w:rsidRPr="00000214">
        <w:rPr>
          <w:i/>
        </w:rPr>
        <w:t>Wetlands of the world: Inventory, ecology and management Volume I: Africa, Australia, Canada and Greenland, Mediterranean, Mexico, Papua New Guinea, South Asia, Tropical South America, United States</w:t>
      </w:r>
      <w:r w:rsidRPr="00000214">
        <w:t>. Edited by D. F. Whigham, D. Dykyjová and S. Hejný. Springer Netherlands, Dordrecht,</w:t>
      </w:r>
      <w:r w:rsidRPr="00000214">
        <w:rPr>
          <w:b/>
        </w:rPr>
        <w:t xml:space="preserve"> </w:t>
      </w:r>
      <w:r w:rsidRPr="00000214">
        <w:t>515-636.</w:t>
      </w:r>
    </w:p>
    <w:bookmarkEnd w:id="227"/>
    <w:p w:rsidR="00000214" w:rsidRPr="00000214" w:rsidRDefault="00000214" w:rsidP="00000214">
      <w:pPr>
        <w:pStyle w:val="EndNoteBibliography"/>
        <w:spacing w:after="0"/>
      </w:pPr>
    </w:p>
    <w:p w:rsidR="00000214" w:rsidRPr="00000214" w:rsidRDefault="00000214" w:rsidP="00000214">
      <w:pPr>
        <w:pStyle w:val="EndNoteBibliography"/>
      </w:pPr>
      <w:bookmarkStart w:id="228" w:name="_ENREF_181"/>
      <w:r w:rsidRPr="00000214">
        <w:t xml:space="preserve">Wilusz, D. C., Zaitchik, B. F., Anderson, M. C., Hain, C. R., Yilmaz, M. T. and Mladenova, I. E. 2017. Monthly flooded area classification using low resolution SAR imagery in the Sudd wetland from 2007 to 2011. </w:t>
      </w:r>
      <w:r w:rsidRPr="00000214">
        <w:rPr>
          <w:i/>
        </w:rPr>
        <w:t>Remote Sensing of Environment</w:t>
      </w:r>
      <w:r w:rsidRPr="00000214">
        <w:t>, Vol. 194, No. 205-218.</w:t>
      </w:r>
    </w:p>
    <w:bookmarkEnd w:id="228"/>
    <w:p w:rsidR="00000214" w:rsidRPr="00000214" w:rsidRDefault="00000214" w:rsidP="00000214">
      <w:pPr>
        <w:pStyle w:val="EndNoteBibliography"/>
        <w:spacing w:after="0"/>
      </w:pPr>
    </w:p>
    <w:p w:rsidR="00000214" w:rsidRPr="00000214" w:rsidRDefault="00000214" w:rsidP="00000214">
      <w:pPr>
        <w:pStyle w:val="EndNoteBibliography"/>
      </w:pPr>
      <w:bookmarkStart w:id="229" w:name="_ENREF_182"/>
      <w:r w:rsidRPr="00000214">
        <w:t xml:space="preserve">Winter, T. C. 1989. Hydrologic studies of wetlands in the northern prairie. In </w:t>
      </w:r>
      <w:r w:rsidRPr="00000214">
        <w:rPr>
          <w:i/>
        </w:rPr>
        <w:t>Northern Prairie Wetlands</w:t>
      </w:r>
      <w:r w:rsidRPr="00000214">
        <w:t>. Edited by A. G. van der Valk. Iowa State University Press, Ames, IA, USA,</w:t>
      </w:r>
      <w:r w:rsidRPr="00000214">
        <w:rPr>
          <w:b/>
        </w:rPr>
        <w:t xml:space="preserve"> </w:t>
      </w:r>
      <w:r w:rsidRPr="00000214">
        <w:t>16-54.</w:t>
      </w:r>
    </w:p>
    <w:bookmarkEnd w:id="229"/>
    <w:p w:rsidR="00000214" w:rsidRPr="00000214" w:rsidRDefault="00000214" w:rsidP="00000214">
      <w:pPr>
        <w:pStyle w:val="EndNoteBibliography"/>
        <w:spacing w:after="0"/>
      </w:pPr>
    </w:p>
    <w:p w:rsidR="00000214" w:rsidRPr="00000214" w:rsidRDefault="00000214" w:rsidP="00000214">
      <w:pPr>
        <w:pStyle w:val="EndNoteBibliography"/>
      </w:pPr>
      <w:bookmarkStart w:id="230" w:name="_ENREF_183"/>
      <w:r w:rsidRPr="00000214">
        <w:t xml:space="preserve">Winter, T. C. and LaBaugh, J. W. 2003. Hydrologic considerations in defining isolated wetlands. </w:t>
      </w:r>
      <w:r w:rsidRPr="00000214">
        <w:rPr>
          <w:i/>
        </w:rPr>
        <w:t>Wetlands</w:t>
      </w:r>
      <w:r w:rsidRPr="00000214">
        <w:t>, Vol. 23, No. 3, 532-540.</w:t>
      </w:r>
    </w:p>
    <w:bookmarkEnd w:id="230"/>
    <w:p w:rsidR="00000214" w:rsidRPr="00000214" w:rsidRDefault="00000214" w:rsidP="00000214">
      <w:pPr>
        <w:pStyle w:val="EndNoteBibliography"/>
        <w:spacing w:after="0"/>
      </w:pPr>
    </w:p>
    <w:p w:rsidR="00000214" w:rsidRPr="00000214" w:rsidRDefault="00000214" w:rsidP="00000214">
      <w:pPr>
        <w:pStyle w:val="EndNoteBibliography"/>
      </w:pPr>
      <w:bookmarkStart w:id="231" w:name="_ENREF_184"/>
      <w:r w:rsidRPr="00000214">
        <w:t xml:space="preserve">Work, E. A., Jr. and Gilmer, D. S. 1976. Utilization of Satellite Data for Inventorying Prairie Ponds and Lakes. </w:t>
      </w:r>
      <w:r w:rsidRPr="00000214">
        <w:rPr>
          <w:i/>
        </w:rPr>
        <w:t>Photogrammetric Engineering and Remote Sensing</w:t>
      </w:r>
      <w:r w:rsidRPr="00000214">
        <w:t>, Vol. 42, No. 5, 685-694.</w:t>
      </w:r>
    </w:p>
    <w:bookmarkEnd w:id="231"/>
    <w:p w:rsidR="00000214" w:rsidRPr="00000214" w:rsidRDefault="00000214" w:rsidP="00000214">
      <w:pPr>
        <w:pStyle w:val="EndNoteBibliography"/>
        <w:spacing w:after="0"/>
      </w:pPr>
    </w:p>
    <w:p w:rsidR="00000214" w:rsidRPr="00000214" w:rsidRDefault="00000214" w:rsidP="00000214">
      <w:pPr>
        <w:pStyle w:val="EndNoteBibliography"/>
      </w:pPr>
      <w:bookmarkStart w:id="232" w:name="_ENREF_185"/>
      <w:r w:rsidRPr="00000214">
        <w:t xml:space="preserve">Work, E. A., Jr., Gilmer, D. S. and Klett, A. 1974. Utility of ERTS for Monitoring the Breeding Habitat of Migratory Waterfowl. In </w:t>
      </w:r>
      <w:r w:rsidRPr="00000214">
        <w:rPr>
          <w:i/>
        </w:rPr>
        <w:t xml:space="preserve">Proceedings of the Third Earth Resources Technology Satellite-1 Symposium, </w:t>
      </w:r>
      <w:r w:rsidRPr="00000214">
        <w:t>December 10-14, Washington, DC, USA. Edited by S. C. Freden, E. P. Mercanti and M. A. Becker. 1671-1685.</w:t>
      </w:r>
    </w:p>
    <w:bookmarkEnd w:id="232"/>
    <w:p w:rsidR="00000214" w:rsidRPr="00000214" w:rsidRDefault="00000214" w:rsidP="00000214">
      <w:pPr>
        <w:pStyle w:val="EndNoteBibliography"/>
        <w:spacing w:after="0"/>
      </w:pPr>
    </w:p>
    <w:p w:rsidR="00000214" w:rsidRPr="00000214" w:rsidRDefault="00000214" w:rsidP="00000214">
      <w:pPr>
        <w:pStyle w:val="EndNoteBibliography"/>
      </w:pPr>
      <w:bookmarkStart w:id="233" w:name="_ENREF_186"/>
      <w:r w:rsidRPr="00000214">
        <w:t xml:space="preserve">Yamaguchi, Y., Moriyama, T., Ishido, M. and Yamada, H. 2005. Four-component scattering model for polarimetric SAR image decomposition. </w:t>
      </w:r>
      <w:r w:rsidRPr="00000214">
        <w:rPr>
          <w:i/>
        </w:rPr>
        <w:t>IEEE Transactions on Geoscience and Remote Sensing</w:t>
      </w:r>
      <w:r w:rsidRPr="00000214">
        <w:t>, Vol. 43, No. 8, 1699-1706.</w:t>
      </w:r>
    </w:p>
    <w:bookmarkEnd w:id="233"/>
    <w:p w:rsidR="00000214" w:rsidRPr="00000214" w:rsidRDefault="00000214" w:rsidP="00000214">
      <w:pPr>
        <w:pStyle w:val="EndNoteBibliography"/>
        <w:spacing w:after="0"/>
      </w:pPr>
    </w:p>
    <w:p w:rsidR="00000214" w:rsidRPr="00000214" w:rsidRDefault="00000214" w:rsidP="00000214">
      <w:pPr>
        <w:pStyle w:val="EndNoteBibliography"/>
      </w:pPr>
      <w:bookmarkStart w:id="234" w:name="_ENREF_187"/>
      <w:r w:rsidRPr="00000214">
        <w:t xml:space="preserve">Yamaguchi, Y., Sato, A., Boerner, W. M., Sato, R. and Yamada, H. 2011. Four-Component Scattering Power Decomposition With Rotation of Coherency Matrix. </w:t>
      </w:r>
      <w:r w:rsidRPr="00000214">
        <w:rPr>
          <w:i/>
        </w:rPr>
        <w:t>IEEE Transactions on Geoscience and Remote Sensing</w:t>
      </w:r>
      <w:r w:rsidRPr="00000214">
        <w:t>, Vol. 49, No. 6, 2251-2258.</w:t>
      </w:r>
    </w:p>
    <w:bookmarkEnd w:id="234"/>
    <w:p w:rsidR="00000214" w:rsidRPr="00000214" w:rsidRDefault="00000214" w:rsidP="00000214">
      <w:pPr>
        <w:pStyle w:val="EndNoteBibliography"/>
        <w:spacing w:after="0"/>
      </w:pPr>
    </w:p>
    <w:p w:rsidR="00000214" w:rsidRPr="00000214" w:rsidRDefault="00000214" w:rsidP="00000214">
      <w:pPr>
        <w:pStyle w:val="EndNoteBibliography"/>
      </w:pPr>
      <w:bookmarkStart w:id="235" w:name="_ENREF_188"/>
      <w:r w:rsidRPr="00000214">
        <w:t xml:space="preserve">Zhang, D., Gersberg, R. M. and Keat, T. S. 2009. Constructed wetlands in China. </w:t>
      </w:r>
      <w:r w:rsidRPr="00000214">
        <w:rPr>
          <w:i/>
        </w:rPr>
        <w:t>Ecological Engineering</w:t>
      </w:r>
      <w:r w:rsidRPr="00000214">
        <w:t>, Vol. 35, No. 10, 1367-1378.</w:t>
      </w:r>
    </w:p>
    <w:bookmarkEnd w:id="235"/>
    <w:p w:rsidR="00000214" w:rsidRPr="00000214" w:rsidRDefault="00000214" w:rsidP="00000214">
      <w:pPr>
        <w:pStyle w:val="EndNoteBibliography"/>
        <w:spacing w:after="0"/>
      </w:pPr>
    </w:p>
    <w:p w:rsidR="00000214" w:rsidRPr="00000214" w:rsidRDefault="00000214" w:rsidP="00000214">
      <w:pPr>
        <w:pStyle w:val="EndNoteBibliography"/>
      </w:pPr>
      <w:bookmarkStart w:id="236" w:name="_ENREF_189"/>
      <w:r w:rsidRPr="00000214">
        <w:lastRenderedPageBreak/>
        <w:t xml:space="preserve">Zoltai, S. C. and Tarnocai, C. 1975. Perennially Frozen Peatlands in Western Arctic and Subarctic of Canada. </w:t>
      </w:r>
      <w:r w:rsidRPr="00000214">
        <w:rPr>
          <w:i/>
        </w:rPr>
        <w:t>Canadian Journal of Earth Sciences</w:t>
      </w:r>
      <w:r w:rsidRPr="00000214">
        <w:t>, Vol. 12, No. 1, 28-43.</w:t>
      </w:r>
    </w:p>
    <w:bookmarkEnd w:id="236"/>
    <w:p w:rsidR="00000214" w:rsidRPr="00000214" w:rsidRDefault="00000214" w:rsidP="00000214">
      <w:pPr>
        <w:pStyle w:val="EndNoteBibliography"/>
        <w:spacing w:after="0"/>
      </w:pPr>
    </w:p>
    <w:p w:rsidR="00000214" w:rsidRPr="00000214" w:rsidRDefault="00000214" w:rsidP="00000214">
      <w:pPr>
        <w:pStyle w:val="EndNoteBibliography"/>
      </w:pPr>
      <w:bookmarkStart w:id="237" w:name="_ENREF_190"/>
      <w:r w:rsidRPr="00000214">
        <w:t xml:space="preserve">Zwally, H. J., Schutz, B., Abdalati, W., Abshire, J., Bentley, C., Brenner, A., Bufton, J., Dezio, J., Hancock, D., Harding, D., Herring, T., Minster, B., Quinn, K., Palm, S., Spinhirne, J. and Thomas, R. 2002. ICESat's laser measurements of polar ice, atmosphere, ocean, and land. </w:t>
      </w:r>
      <w:r w:rsidRPr="00000214">
        <w:rPr>
          <w:i/>
        </w:rPr>
        <w:t>Journal of Geodynamics</w:t>
      </w:r>
      <w:r w:rsidRPr="00000214">
        <w:t>, Vol. 34, No. 3-4, 405-445.</w:t>
      </w:r>
    </w:p>
    <w:bookmarkEnd w:id="237"/>
    <w:p w:rsidR="00000214" w:rsidRPr="00000214" w:rsidRDefault="00000214" w:rsidP="00000214">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82E8A" w:rsidRDefault="00D82E8A" w:rsidP="00AB373D">
      <w:pPr>
        <w:spacing w:line="240" w:lineRule="auto"/>
      </w:pPr>
      <w:r>
        <w:separator/>
      </w:r>
    </w:p>
  </w:endnote>
  <w:endnote w:type="continuationSeparator" w:id="0">
    <w:p w:rsidR="00D82E8A" w:rsidRDefault="00D82E8A"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000214" w:rsidRDefault="00000214">
        <w:pPr>
          <w:pStyle w:val="Footer"/>
          <w:jc w:val="right"/>
        </w:pPr>
        <w:r>
          <w:fldChar w:fldCharType="begin"/>
        </w:r>
        <w:r>
          <w:instrText xml:space="preserve"> PAGE   \* MERGEFORMAT </w:instrText>
        </w:r>
        <w:r>
          <w:fldChar w:fldCharType="separate"/>
        </w:r>
        <w:r w:rsidR="00EF04FB">
          <w:rPr>
            <w:noProof/>
          </w:rPr>
          <w:t>30</w:t>
        </w:r>
        <w:r>
          <w:fldChar w:fldCharType="end"/>
        </w:r>
      </w:p>
    </w:sdtContent>
  </w:sdt>
  <w:p w:rsidR="00000214" w:rsidRDefault="00000214"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82E8A" w:rsidRDefault="00D82E8A" w:rsidP="00AB373D">
      <w:pPr>
        <w:spacing w:line="240" w:lineRule="auto"/>
      </w:pPr>
      <w:r>
        <w:separator/>
      </w:r>
    </w:p>
  </w:footnote>
  <w:footnote w:type="continuationSeparator" w:id="0">
    <w:p w:rsidR="00D82E8A" w:rsidRDefault="00D82E8A"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17583"/>
    <w:multiLevelType w:val="hybridMultilevel"/>
    <w:tmpl w:val="D44058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C72E88"/>
    <w:multiLevelType w:val="hybridMultilevel"/>
    <w:tmpl w:val="995AAA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2"/>
  </w:num>
  <w:num w:numId="4">
    <w:abstractNumId w:val="10"/>
  </w:num>
  <w:num w:numId="5">
    <w:abstractNumId w:val="8"/>
  </w:num>
  <w:num w:numId="6">
    <w:abstractNumId w:val="3"/>
  </w:num>
  <w:num w:numId="7">
    <w:abstractNumId w:val="2"/>
  </w:num>
  <w:num w:numId="8">
    <w:abstractNumId w:val="1"/>
  </w:num>
  <w:num w:numId="9">
    <w:abstractNumId w:val="11"/>
  </w:num>
  <w:num w:numId="10">
    <w:abstractNumId w:val="9"/>
  </w:num>
  <w:num w:numId="11">
    <w:abstractNumId w:val="5"/>
  </w:num>
  <w:num w:numId="12">
    <w:abstractNumId w:val="4"/>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record-ids&gt;&lt;/item&gt;&lt;/Libraries&gt;"/>
  </w:docVars>
  <w:rsids>
    <w:rsidRoot w:val="009F4491"/>
    <w:rsid w:val="00000214"/>
    <w:rsid w:val="000014B1"/>
    <w:rsid w:val="000032EB"/>
    <w:rsid w:val="00004661"/>
    <w:rsid w:val="00004D48"/>
    <w:rsid w:val="000058DD"/>
    <w:rsid w:val="00005C91"/>
    <w:rsid w:val="000073DB"/>
    <w:rsid w:val="00007C1B"/>
    <w:rsid w:val="0001245D"/>
    <w:rsid w:val="00014840"/>
    <w:rsid w:val="00017215"/>
    <w:rsid w:val="00017324"/>
    <w:rsid w:val="00017F74"/>
    <w:rsid w:val="000204FC"/>
    <w:rsid w:val="000317D9"/>
    <w:rsid w:val="000333E2"/>
    <w:rsid w:val="00033E8B"/>
    <w:rsid w:val="00034AD6"/>
    <w:rsid w:val="00035928"/>
    <w:rsid w:val="00036806"/>
    <w:rsid w:val="00037BB0"/>
    <w:rsid w:val="00040E83"/>
    <w:rsid w:val="000412F9"/>
    <w:rsid w:val="0004467D"/>
    <w:rsid w:val="0005300A"/>
    <w:rsid w:val="00062B7D"/>
    <w:rsid w:val="00065900"/>
    <w:rsid w:val="000739DC"/>
    <w:rsid w:val="0007693D"/>
    <w:rsid w:val="00076958"/>
    <w:rsid w:val="00080A19"/>
    <w:rsid w:val="00080C68"/>
    <w:rsid w:val="00084C07"/>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54D3"/>
    <w:rsid w:val="000E7586"/>
    <w:rsid w:val="000F509B"/>
    <w:rsid w:val="000F6AA5"/>
    <w:rsid w:val="00101360"/>
    <w:rsid w:val="001023E6"/>
    <w:rsid w:val="0010727D"/>
    <w:rsid w:val="0011514A"/>
    <w:rsid w:val="0011571B"/>
    <w:rsid w:val="00115E1A"/>
    <w:rsid w:val="00123BD0"/>
    <w:rsid w:val="001252F4"/>
    <w:rsid w:val="00126EEC"/>
    <w:rsid w:val="001278F9"/>
    <w:rsid w:val="001344D2"/>
    <w:rsid w:val="00142783"/>
    <w:rsid w:val="00161BEB"/>
    <w:rsid w:val="00163EA3"/>
    <w:rsid w:val="00171095"/>
    <w:rsid w:val="00176743"/>
    <w:rsid w:val="001878B2"/>
    <w:rsid w:val="00187F56"/>
    <w:rsid w:val="00191457"/>
    <w:rsid w:val="00195E7D"/>
    <w:rsid w:val="001B0A6C"/>
    <w:rsid w:val="001B3B32"/>
    <w:rsid w:val="001B7E83"/>
    <w:rsid w:val="001C13F2"/>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5A77"/>
    <w:rsid w:val="00225A9A"/>
    <w:rsid w:val="0022761B"/>
    <w:rsid w:val="00232558"/>
    <w:rsid w:val="00240DC6"/>
    <w:rsid w:val="002427AF"/>
    <w:rsid w:val="00243ACB"/>
    <w:rsid w:val="00250B85"/>
    <w:rsid w:val="002531CD"/>
    <w:rsid w:val="00253217"/>
    <w:rsid w:val="002638DF"/>
    <w:rsid w:val="00276016"/>
    <w:rsid w:val="00277894"/>
    <w:rsid w:val="00283BFA"/>
    <w:rsid w:val="0028464D"/>
    <w:rsid w:val="00284DBA"/>
    <w:rsid w:val="00291471"/>
    <w:rsid w:val="00292E2C"/>
    <w:rsid w:val="0029711E"/>
    <w:rsid w:val="0029757C"/>
    <w:rsid w:val="002A6064"/>
    <w:rsid w:val="002A6A0F"/>
    <w:rsid w:val="002B006E"/>
    <w:rsid w:val="002B1098"/>
    <w:rsid w:val="002B4E72"/>
    <w:rsid w:val="002C58E6"/>
    <w:rsid w:val="002D30BA"/>
    <w:rsid w:val="002D5F84"/>
    <w:rsid w:val="002D7C73"/>
    <w:rsid w:val="002E468D"/>
    <w:rsid w:val="002E742A"/>
    <w:rsid w:val="002F0BE3"/>
    <w:rsid w:val="002F2696"/>
    <w:rsid w:val="002F6F34"/>
    <w:rsid w:val="002F71D9"/>
    <w:rsid w:val="003008C6"/>
    <w:rsid w:val="00306030"/>
    <w:rsid w:val="003109F9"/>
    <w:rsid w:val="00315224"/>
    <w:rsid w:val="00316E42"/>
    <w:rsid w:val="003226EB"/>
    <w:rsid w:val="003272F2"/>
    <w:rsid w:val="00330DC0"/>
    <w:rsid w:val="00336130"/>
    <w:rsid w:val="00337C30"/>
    <w:rsid w:val="003421C3"/>
    <w:rsid w:val="00347862"/>
    <w:rsid w:val="00347BE0"/>
    <w:rsid w:val="00351A60"/>
    <w:rsid w:val="0036117A"/>
    <w:rsid w:val="00362EFE"/>
    <w:rsid w:val="003667BA"/>
    <w:rsid w:val="0036764C"/>
    <w:rsid w:val="003751A5"/>
    <w:rsid w:val="003765C5"/>
    <w:rsid w:val="00376616"/>
    <w:rsid w:val="00381593"/>
    <w:rsid w:val="003918A1"/>
    <w:rsid w:val="003925F8"/>
    <w:rsid w:val="00393635"/>
    <w:rsid w:val="00397D4D"/>
    <w:rsid w:val="003A765F"/>
    <w:rsid w:val="003B1E9E"/>
    <w:rsid w:val="003B4200"/>
    <w:rsid w:val="003C2DEC"/>
    <w:rsid w:val="003C458C"/>
    <w:rsid w:val="003D2595"/>
    <w:rsid w:val="003D339A"/>
    <w:rsid w:val="003D67EA"/>
    <w:rsid w:val="003D785B"/>
    <w:rsid w:val="003E0C5E"/>
    <w:rsid w:val="003E1048"/>
    <w:rsid w:val="003F26A1"/>
    <w:rsid w:val="003F34F6"/>
    <w:rsid w:val="004014D7"/>
    <w:rsid w:val="0041132C"/>
    <w:rsid w:val="00416794"/>
    <w:rsid w:val="00432D6D"/>
    <w:rsid w:val="00433A6D"/>
    <w:rsid w:val="00435973"/>
    <w:rsid w:val="0043691A"/>
    <w:rsid w:val="00441DA0"/>
    <w:rsid w:val="004435A5"/>
    <w:rsid w:val="00444534"/>
    <w:rsid w:val="00456F20"/>
    <w:rsid w:val="00465E95"/>
    <w:rsid w:val="00467F1B"/>
    <w:rsid w:val="00475CDD"/>
    <w:rsid w:val="00476AE3"/>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086"/>
    <w:rsid w:val="004F3440"/>
    <w:rsid w:val="004F5D37"/>
    <w:rsid w:val="0050300D"/>
    <w:rsid w:val="0050476E"/>
    <w:rsid w:val="00506C83"/>
    <w:rsid w:val="00511337"/>
    <w:rsid w:val="005115F9"/>
    <w:rsid w:val="00516811"/>
    <w:rsid w:val="00533E65"/>
    <w:rsid w:val="00534BD2"/>
    <w:rsid w:val="00536C54"/>
    <w:rsid w:val="00551EDD"/>
    <w:rsid w:val="00553BD3"/>
    <w:rsid w:val="005547B7"/>
    <w:rsid w:val="00555CF2"/>
    <w:rsid w:val="00557E04"/>
    <w:rsid w:val="005635A4"/>
    <w:rsid w:val="0056490E"/>
    <w:rsid w:val="005653FA"/>
    <w:rsid w:val="0057064D"/>
    <w:rsid w:val="005743E6"/>
    <w:rsid w:val="005768CB"/>
    <w:rsid w:val="0057706F"/>
    <w:rsid w:val="00583E0F"/>
    <w:rsid w:val="00585CBF"/>
    <w:rsid w:val="00594011"/>
    <w:rsid w:val="005A0864"/>
    <w:rsid w:val="005A2261"/>
    <w:rsid w:val="005A2CB8"/>
    <w:rsid w:val="005A3E7A"/>
    <w:rsid w:val="005A408E"/>
    <w:rsid w:val="005A752F"/>
    <w:rsid w:val="005A761F"/>
    <w:rsid w:val="005A7840"/>
    <w:rsid w:val="005A7BD3"/>
    <w:rsid w:val="005B1D66"/>
    <w:rsid w:val="005B6C6A"/>
    <w:rsid w:val="005B72B8"/>
    <w:rsid w:val="005D07E2"/>
    <w:rsid w:val="005D4488"/>
    <w:rsid w:val="005D6EDE"/>
    <w:rsid w:val="005E1F52"/>
    <w:rsid w:val="005E598C"/>
    <w:rsid w:val="005F10F1"/>
    <w:rsid w:val="005F117A"/>
    <w:rsid w:val="005F17B7"/>
    <w:rsid w:val="0060300A"/>
    <w:rsid w:val="0060474C"/>
    <w:rsid w:val="00604DCB"/>
    <w:rsid w:val="00605E8D"/>
    <w:rsid w:val="00607B72"/>
    <w:rsid w:val="00611A0E"/>
    <w:rsid w:val="006142E1"/>
    <w:rsid w:val="0061521A"/>
    <w:rsid w:val="0061708C"/>
    <w:rsid w:val="0062649E"/>
    <w:rsid w:val="006265D6"/>
    <w:rsid w:val="006277D0"/>
    <w:rsid w:val="006304FA"/>
    <w:rsid w:val="00634B9C"/>
    <w:rsid w:val="0063536A"/>
    <w:rsid w:val="006358D2"/>
    <w:rsid w:val="006377BD"/>
    <w:rsid w:val="00640CA3"/>
    <w:rsid w:val="006452E7"/>
    <w:rsid w:val="00650A00"/>
    <w:rsid w:val="00651968"/>
    <w:rsid w:val="006546CF"/>
    <w:rsid w:val="00662148"/>
    <w:rsid w:val="00666BE6"/>
    <w:rsid w:val="00670A25"/>
    <w:rsid w:val="00670AFE"/>
    <w:rsid w:val="006724D1"/>
    <w:rsid w:val="00672BE7"/>
    <w:rsid w:val="00676FDB"/>
    <w:rsid w:val="00681FB5"/>
    <w:rsid w:val="00682725"/>
    <w:rsid w:val="00683BB9"/>
    <w:rsid w:val="00686175"/>
    <w:rsid w:val="00687A7E"/>
    <w:rsid w:val="00695723"/>
    <w:rsid w:val="006A2B3B"/>
    <w:rsid w:val="006A2F2D"/>
    <w:rsid w:val="006A50B8"/>
    <w:rsid w:val="006B268A"/>
    <w:rsid w:val="006B2917"/>
    <w:rsid w:val="006C092D"/>
    <w:rsid w:val="006C241C"/>
    <w:rsid w:val="006C6EA4"/>
    <w:rsid w:val="006D0AD7"/>
    <w:rsid w:val="006D2990"/>
    <w:rsid w:val="006D3EA6"/>
    <w:rsid w:val="006D40ED"/>
    <w:rsid w:val="006D75EF"/>
    <w:rsid w:val="006E0220"/>
    <w:rsid w:val="006E1238"/>
    <w:rsid w:val="006E31D8"/>
    <w:rsid w:val="006E6668"/>
    <w:rsid w:val="006F308C"/>
    <w:rsid w:val="006F6ECF"/>
    <w:rsid w:val="006F7292"/>
    <w:rsid w:val="007005F0"/>
    <w:rsid w:val="00703471"/>
    <w:rsid w:val="00704080"/>
    <w:rsid w:val="007059C3"/>
    <w:rsid w:val="007070D5"/>
    <w:rsid w:val="00710573"/>
    <w:rsid w:val="007208FE"/>
    <w:rsid w:val="00721E55"/>
    <w:rsid w:val="00721FE3"/>
    <w:rsid w:val="007253C9"/>
    <w:rsid w:val="00726471"/>
    <w:rsid w:val="007330DF"/>
    <w:rsid w:val="007331D5"/>
    <w:rsid w:val="00733DA0"/>
    <w:rsid w:val="007364A1"/>
    <w:rsid w:val="00736B26"/>
    <w:rsid w:val="00750F5C"/>
    <w:rsid w:val="00753671"/>
    <w:rsid w:val="00755D02"/>
    <w:rsid w:val="00760DE4"/>
    <w:rsid w:val="00760EDE"/>
    <w:rsid w:val="00765372"/>
    <w:rsid w:val="00765374"/>
    <w:rsid w:val="007666FD"/>
    <w:rsid w:val="00767EF5"/>
    <w:rsid w:val="00772F3F"/>
    <w:rsid w:val="00776BED"/>
    <w:rsid w:val="007772AC"/>
    <w:rsid w:val="007851D7"/>
    <w:rsid w:val="007917DB"/>
    <w:rsid w:val="00792FF3"/>
    <w:rsid w:val="007A0B54"/>
    <w:rsid w:val="007A3295"/>
    <w:rsid w:val="007A7819"/>
    <w:rsid w:val="007A78DD"/>
    <w:rsid w:val="007B1530"/>
    <w:rsid w:val="007B5364"/>
    <w:rsid w:val="007B53BB"/>
    <w:rsid w:val="007B5D6C"/>
    <w:rsid w:val="007B5F8B"/>
    <w:rsid w:val="007D2200"/>
    <w:rsid w:val="007D40A9"/>
    <w:rsid w:val="007D58DC"/>
    <w:rsid w:val="007E0512"/>
    <w:rsid w:val="007E18F2"/>
    <w:rsid w:val="007F0130"/>
    <w:rsid w:val="007F0262"/>
    <w:rsid w:val="007F7000"/>
    <w:rsid w:val="00810E7A"/>
    <w:rsid w:val="00811720"/>
    <w:rsid w:val="00817F18"/>
    <w:rsid w:val="00821FAE"/>
    <w:rsid w:val="008245E3"/>
    <w:rsid w:val="00824C5A"/>
    <w:rsid w:val="00827CF8"/>
    <w:rsid w:val="008424D3"/>
    <w:rsid w:val="008436FE"/>
    <w:rsid w:val="00850A46"/>
    <w:rsid w:val="00850AEB"/>
    <w:rsid w:val="00850EA4"/>
    <w:rsid w:val="008533CE"/>
    <w:rsid w:val="00860D4D"/>
    <w:rsid w:val="008659E8"/>
    <w:rsid w:val="00872385"/>
    <w:rsid w:val="0087386D"/>
    <w:rsid w:val="00874A0F"/>
    <w:rsid w:val="00876275"/>
    <w:rsid w:val="008A684A"/>
    <w:rsid w:val="008B40C2"/>
    <w:rsid w:val="008B44EB"/>
    <w:rsid w:val="008B48E0"/>
    <w:rsid w:val="008C2049"/>
    <w:rsid w:val="008D33DF"/>
    <w:rsid w:val="008D3521"/>
    <w:rsid w:val="008D7523"/>
    <w:rsid w:val="008E1032"/>
    <w:rsid w:val="008F21AD"/>
    <w:rsid w:val="008F2FF1"/>
    <w:rsid w:val="008F4985"/>
    <w:rsid w:val="008F6FA5"/>
    <w:rsid w:val="00900FDE"/>
    <w:rsid w:val="00901013"/>
    <w:rsid w:val="009066D3"/>
    <w:rsid w:val="00907D96"/>
    <w:rsid w:val="009108E0"/>
    <w:rsid w:val="00911DD0"/>
    <w:rsid w:val="0091376E"/>
    <w:rsid w:val="009138AF"/>
    <w:rsid w:val="00916163"/>
    <w:rsid w:val="009207CA"/>
    <w:rsid w:val="00922B12"/>
    <w:rsid w:val="00924419"/>
    <w:rsid w:val="00926D31"/>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B53A9"/>
    <w:rsid w:val="009B7F3A"/>
    <w:rsid w:val="009C00A7"/>
    <w:rsid w:val="009C1A02"/>
    <w:rsid w:val="009C57D9"/>
    <w:rsid w:val="009D36D5"/>
    <w:rsid w:val="009D5A52"/>
    <w:rsid w:val="009D615D"/>
    <w:rsid w:val="009D6BC5"/>
    <w:rsid w:val="009E078C"/>
    <w:rsid w:val="009F202A"/>
    <w:rsid w:val="009F4491"/>
    <w:rsid w:val="009F64DA"/>
    <w:rsid w:val="009F6941"/>
    <w:rsid w:val="00A10264"/>
    <w:rsid w:val="00A14AA3"/>
    <w:rsid w:val="00A16CCC"/>
    <w:rsid w:val="00A269A6"/>
    <w:rsid w:val="00A32838"/>
    <w:rsid w:val="00A3547D"/>
    <w:rsid w:val="00A405CA"/>
    <w:rsid w:val="00A45AA0"/>
    <w:rsid w:val="00A514B8"/>
    <w:rsid w:val="00A51DA9"/>
    <w:rsid w:val="00A55216"/>
    <w:rsid w:val="00A61BBF"/>
    <w:rsid w:val="00A62450"/>
    <w:rsid w:val="00A64237"/>
    <w:rsid w:val="00A64613"/>
    <w:rsid w:val="00A65095"/>
    <w:rsid w:val="00A66695"/>
    <w:rsid w:val="00A706E2"/>
    <w:rsid w:val="00A725C4"/>
    <w:rsid w:val="00A730F0"/>
    <w:rsid w:val="00A75254"/>
    <w:rsid w:val="00A75594"/>
    <w:rsid w:val="00A773AC"/>
    <w:rsid w:val="00A82113"/>
    <w:rsid w:val="00A8527C"/>
    <w:rsid w:val="00A85DA6"/>
    <w:rsid w:val="00A8669A"/>
    <w:rsid w:val="00A86E4D"/>
    <w:rsid w:val="00A87EF2"/>
    <w:rsid w:val="00A92048"/>
    <w:rsid w:val="00A95ED4"/>
    <w:rsid w:val="00AA2E5B"/>
    <w:rsid w:val="00AA3E84"/>
    <w:rsid w:val="00AA44D8"/>
    <w:rsid w:val="00AA60DD"/>
    <w:rsid w:val="00AA6EF8"/>
    <w:rsid w:val="00AA7F1C"/>
    <w:rsid w:val="00AB3127"/>
    <w:rsid w:val="00AB373D"/>
    <w:rsid w:val="00AC14B0"/>
    <w:rsid w:val="00AC2651"/>
    <w:rsid w:val="00AC4820"/>
    <w:rsid w:val="00AC747B"/>
    <w:rsid w:val="00AD293C"/>
    <w:rsid w:val="00AD5E3A"/>
    <w:rsid w:val="00AD6595"/>
    <w:rsid w:val="00AD7E6D"/>
    <w:rsid w:val="00AE551A"/>
    <w:rsid w:val="00AF00C0"/>
    <w:rsid w:val="00AF230F"/>
    <w:rsid w:val="00AF3689"/>
    <w:rsid w:val="00AF5F5D"/>
    <w:rsid w:val="00B03728"/>
    <w:rsid w:val="00B045E7"/>
    <w:rsid w:val="00B06BDB"/>
    <w:rsid w:val="00B10C03"/>
    <w:rsid w:val="00B144D3"/>
    <w:rsid w:val="00B22460"/>
    <w:rsid w:val="00B232CF"/>
    <w:rsid w:val="00B25FA7"/>
    <w:rsid w:val="00B30A2E"/>
    <w:rsid w:val="00B328E2"/>
    <w:rsid w:val="00B33AE9"/>
    <w:rsid w:val="00B35929"/>
    <w:rsid w:val="00B41811"/>
    <w:rsid w:val="00B436EA"/>
    <w:rsid w:val="00B4614D"/>
    <w:rsid w:val="00B46327"/>
    <w:rsid w:val="00B4666C"/>
    <w:rsid w:val="00B51F37"/>
    <w:rsid w:val="00B54634"/>
    <w:rsid w:val="00B547FD"/>
    <w:rsid w:val="00B663AA"/>
    <w:rsid w:val="00B67D9F"/>
    <w:rsid w:val="00B71215"/>
    <w:rsid w:val="00B72710"/>
    <w:rsid w:val="00B81F19"/>
    <w:rsid w:val="00B84D00"/>
    <w:rsid w:val="00B859EA"/>
    <w:rsid w:val="00B90341"/>
    <w:rsid w:val="00B94C3A"/>
    <w:rsid w:val="00B94E27"/>
    <w:rsid w:val="00B95326"/>
    <w:rsid w:val="00B97825"/>
    <w:rsid w:val="00BA0E71"/>
    <w:rsid w:val="00BA55FC"/>
    <w:rsid w:val="00BB0357"/>
    <w:rsid w:val="00BB06B2"/>
    <w:rsid w:val="00BB0DEE"/>
    <w:rsid w:val="00BB17A2"/>
    <w:rsid w:val="00BB78CC"/>
    <w:rsid w:val="00BC12BE"/>
    <w:rsid w:val="00BD2A06"/>
    <w:rsid w:val="00BD3116"/>
    <w:rsid w:val="00BD5390"/>
    <w:rsid w:val="00BD7BF7"/>
    <w:rsid w:val="00BE061E"/>
    <w:rsid w:val="00BE2317"/>
    <w:rsid w:val="00BF0155"/>
    <w:rsid w:val="00BF1978"/>
    <w:rsid w:val="00BF390F"/>
    <w:rsid w:val="00BF4C31"/>
    <w:rsid w:val="00C00A81"/>
    <w:rsid w:val="00C01956"/>
    <w:rsid w:val="00C01CA0"/>
    <w:rsid w:val="00C05307"/>
    <w:rsid w:val="00C12FD9"/>
    <w:rsid w:val="00C16D27"/>
    <w:rsid w:val="00C17799"/>
    <w:rsid w:val="00C209DF"/>
    <w:rsid w:val="00C2500C"/>
    <w:rsid w:val="00C25D52"/>
    <w:rsid w:val="00C26753"/>
    <w:rsid w:val="00C3392C"/>
    <w:rsid w:val="00C33C8E"/>
    <w:rsid w:val="00C4004A"/>
    <w:rsid w:val="00C43305"/>
    <w:rsid w:val="00C44E22"/>
    <w:rsid w:val="00C468A6"/>
    <w:rsid w:val="00C55695"/>
    <w:rsid w:val="00C626F8"/>
    <w:rsid w:val="00C6770C"/>
    <w:rsid w:val="00C8156F"/>
    <w:rsid w:val="00C842A0"/>
    <w:rsid w:val="00C858CD"/>
    <w:rsid w:val="00C86AB2"/>
    <w:rsid w:val="00C87046"/>
    <w:rsid w:val="00C87C6B"/>
    <w:rsid w:val="00C93B51"/>
    <w:rsid w:val="00C93EA6"/>
    <w:rsid w:val="00C94606"/>
    <w:rsid w:val="00C96FB1"/>
    <w:rsid w:val="00CA1876"/>
    <w:rsid w:val="00CA2E98"/>
    <w:rsid w:val="00CA58D9"/>
    <w:rsid w:val="00CB0FD4"/>
    <w:rsid w:val="00CB6CD4"/>
    <w:rsid w:val="00CC495C"/>
    <w:rsid w:val="00CC4A61"/>
    <w:rsid w:val="00CC4A91"/>
    <w:rsid w:val="00CC5796"/>
    <w:rsid w:val="00CC6032"/>
    <w:rsid w:val="00CC6531"/>
    <w:rsid w:val="00CD6DCC"/>
    <w:rsid w:val="00CE409B"/>
    <w:rsid w:val="00CE44F6"/>
    <w:rsid w:val="00CE55E8"/>
    <w:rsid w:val="00CE66D3"/>
    <w:rsid w:val="00CF0C81"/>
    <w:rsid w:val="00CF3BD7"/>
    <w:rsid w:val="00D04072"/>
    <w:rsid w:val="00D076FA"/>
    <w:rsid w:val="00D15214"/>
    <w:rsid w:val="00D1524F"/>
    <w:rsid w:val="00D170CB"/>
    <w:rsid w:val="00D23D70"/>
    <w:rsid w:val="00D25695"/>
    <w:rsid w:val="00D35F1F"/>
    <w:rsid w:val="00D373FF"/>
    <w:rsid w:val="00D463F8"/>
    <w:rsid w:val="00D609A1"/>
    <w:rsid w:val="00D648A5"/>
    <w:rsid w:val="00D66F77"/>
    <w:rsid w:val="00D71A33"/>
    <w:rsid w:val="00D71EA9"/>
    <w:rsid w:val="00D7355B"/>
    <w:rsid w:val="00D81757"/>
    <w:rsid w:val="00D8266D"/>
    <w:rsid w:val="00D82E8A"/>
    <w:rsid w:val="00D83E0C"/>
    <w:rsid w:val="00D840A4"/>
    <w:rsid w:val="00D85ABA"/>
    <w:rsid w:val="00D86093"/>
    <w:rsid w:val="00D90CFC"/>
    <w:rsid w:val="00D91131"/>
    <w:rsid w:val="00D95B99"/>
    <w:rsid w:val="00D970BD"/>
    <w:rsid w:val="00DA0B09"/>
    <w:rsid w:val="00DA3A3F"/>
    <w:rsid w:val="00DA487A"/>
    <w:rsid w:val="00DA4BE6"/>
    <w:rsid w:val="00DA59DC"/>
    <w:rsid w:val="00DA6F7B"/>
    <w:rsid w:val="00DB02EC"/>
    <w:rsid w:val="00DB2268"/>
    <w:rsid w:val="00DB5ED1"/>
    <w:rsid w:val="00DC0C79"/>
    <w:rsid w:val="00DC2E19"/>
    <w:rsid w:val="00DC49C6"/>
    <w:rsid w:val="00DC7D7C"/>
    <w:rsid w:val="00DC7F8B"/>
    <w:rsid w:val="00DD124A"/>
    <w:rsid w:val="00DD5A0A"/>
    <w:rsid w:val="00DD5D76"/>
    <w:rsid w:val="00DD6EF0"/>
    <w:rsid w:val="00DD71F8"/>
    <w:rsid w:val="00DD7DE1"/>
    <w:rsid w:val="00DE1C69"/>
    <w:rsid w:val="00DF00D8"/>
    <w:rsid w:val="00DF1898"/>
    <w:rsid w:val="00DF7860"/>
    <w:rsid w:val="00E02E59"/>
    <w:rsid w:val="00E052A0"/>
    <w:rsid w:val="00E05BAB"/>
    <w:rsid w:val="00E10952"/>
    <w:rsid w:val="00E14D03"/>
    <w:rsid w:val="00E15810"/>
    <w:rsid w:val="00E17C4B"/>
    <w:rsid w:val="00E2544B"/>
    <w:rsid w:val="00E26920"/>
    <w:rsid w:val="00E30180"/>
    <w:rsid w:val="00E32ACD"/>
    <w:rsid w:val="00E33133"/>
    <w:rsid w:val="00E3393D"/>
    <w:rsid w:val="00E33EBD"/>
    <w:rsid w:val="00E44ADB"/>
    <w:rsid w:val="00E56653"/>
    <w:rsid w:val="00E608C7"/>
    <w:rsid w:val="00E637E1"/>
    <w:rsid w:val="00E65EAF"/>
    <w:rsid w:val="00E7110A"/>
    <w:rsid w:val="00E72D13"/>
    <w:rsid w:val="00E77F75"/>
    <w:rsid w:val="00E83FCA"/>
    <w:rsid w:val="00E94794"/>
    <w:rsid w:val="00EA0825"/>
    <w:rsid w:val="00EA08D1"/>
    <w:rsid w:val="00EA5372"/>
    <w:rsid w:val="00EB06F3"/>
    <w:rsid w:val="00EB1B4D"/>
    <w:rsid w:val="00EC236C"/>
    <w:rsid w:val="00EC499D"/>
    <w:rsid w:val="00EC720E"/>
    <w:rsid w:val="00ED4EA0"/>
    <w:rsid w:val="00ED4FA9"/>
    <w:rsid w:val="00EE0D55"/>
    <w:rsid w:val="00EE24E9"/>
    <w:rsid w:val="00EE599D"/>
    <w:rsid w:val="00EE6900"/>
    <w:rsid w:val="00EF04FB"/>
    <w:rsid w:val="00EF63E7"/>
    <w:rsid w:val="00F00763"/>
    <w:rsid w:val="00F077CC"/>
    <w:rsid w:val="00F07A21"/>
    <w:rsid w:val="00F22D1E"/>
    <w:rsid w:val="00F2418A"/>
    <w:rsid w:val="00F2490C"/>
    <w:rsid w:val="00F32766"/>
    <w:rsid w:val="00F33D94"/>
    <w:rsid w:val="00F34E25"/>
    <w:rsid w:val="00F35245"/>
    <w:rsid w:val="00F373AF"/>
    <w:rsid w:val="00F4088B"/>
    <w:rsid w:val="00F40D87"/>
    <w:rsid w:val="00F431B5"/>
    <w:rsid w:val="00F4593C"/>
    <w:rsid w:val="00F477BF"/>
    <w:rsid w:val="00F61076"/>
    <w:rsid w:val="00F6484C"/>
    <w:rsid w:val="00F70686"/>
    <w:rsid w:val="00F70D2D"/>
    <w:rsid w:val="00F71E4B"/>
    <w:rsid w:val="00F722C7"/>
    <w:rsid w:val="00F72D80"/>
    <w:rsid w:val="00F76557"/>
    <w:rsid w:val="00F76766"/>
    <w:rsid w:val="00F77A5B"/>
    <w:rsid w:val="00F91785"/>
    <w:rsid w:val="00F9414E"/>
    <w:rsid w:val="00F95308"/>
    <w:rsid w:val="00FA1D6D"/>
    <w:rsid w:val="00FA415A"/>
    <w:rsid w:val="00FB0FD6"/>
    <w:rsid w:val="00FB11AD"/>
    <w:rsid w:val="00FB3BD0"/>
    <w:rsid w:val="00FB64C1"/>
    <w:rsid w:val="00FB66DC"/>
    <w:rsid w:val="00FB77EC"/>
    <w:rsid w:val="00FC19EC"/>
    <w:rsid w:val="00FC3876"/>
    <w:rsid w:val="00FD5F0A"/>
    <w:rsid w:val="00FE6B36"/>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66</TotalTime>
  <Pages>50</Pages>
  <Words>49618</Words>
  <Characters>282829</Characters>
  <Application>Microsoft Office Word</Application>
  <DocSecurity>0</DocSecurity>
  <Lines>2356</Lines>
  <Paragraphs>6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64</cp:revision>
  <dcterms:created xsi:type="dcterms:W3CDTF">2017-09-11T21:06:00Z</dcterms:created>
  <dcterms:modified xsi:type="dcterms:W3CDTF">2017-09-21T21:16:00Z</dcterms:modified>
</cp:coreProperties>
</file>